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1BF7" w:rsidRDefault="007A3175" w:rsidP="007A3175">
      <w:pPr>
        <w:jc w:val="center"/>
        <w:rPr>
          <w:b/>
          <w:sz w:val="40"/>
          <w:lang w:val="en-US"/>
        </w:rPr>
      </w:pPr>
      <w:r>
        <w:rPr>
          <w:b/>
          <w:sz w:val="40"/>
          <w:lang w:val="en-US"/>
        </w:rPr>
        <w:t xml:space="preserve">Literature Review Worksheet </w:t>
      </w:r>
    </w:p>
    <w:p w:rsidR="007A3175" w:rsidRDefault="00737A2F" w:rsidP="007A3175">
      <w:pPr>
        <w:jc w:val="center"/>
        <w:rPr>
          <w:b/>
          <w:sz w:val="40"/>
          <w:lang w:val="en-US"/>
        </w:rPr>
      </w:pPr>
      <w:r>
        <w:rPr>
          <w:b/>
          <w:sz w:val="40"/>
          <w:lang w:val="en-US"/>
        </w:rPr>
        <w:t>Step 4</w:t>
      </w:r>
      <w:r w:rsidR="00F91BF7">
        <w:rPr>
          <w:b/>
          <w:sz w:val="40"/>
          <w:lang w:val="en-US"/>
        </w:rPr>
        <w:t xml:space="preserve">: </w:t>
      </w:r>
      <w:r>
        <w:rPr>
          <w:b/>
          <w:sz w:val="40"/>
          <w:lang w:val="en-US"/>
        </w:rPr>
        <w:t>Analyse</w:t>
      </w:r>
    </w:p>
    <w:p w:rsidR="00061EAB" w:rsidRDefault="00061EAB" w:rsidP="00061EAB">
      <w:pPr>
        <w:tabs>
          <w:tab w:val="left" w:pos="2729"/>
        </w:tabs>
        <w:jc w:val="center"/>
        <w:rPr>
          <w:sz w:val="34"/>
          <w:lang w:val="en-US"/>
        </w:rPr>
      </w:pPr>
      <w:r w:rsidRPr="009B6176">
        <w:rPr>
          <w:sz w:val="34"/>
          <w:lang w:val="en-US"/>
        </w:rPr>
        <w:t>Topic: ________________________________________________</w:t>
      </w:r>
      <w:r>
        <w:rPr>
          <w:sz w:val="34"/>
          <w:lang w:val="en-US"/>
        </w:rPr>
        <w:t>_</w:t>
      </w:r>
    </w:p>
    <w:p w:rsidR="00344E1F" w:rsidRPr="00061EAB" w:rsidRDefault="00344E1F" w:rsidP="00061EAB">
      <w:pPr>
        <w:tabs>
          <w:tab w:val="left" w:pos="2729"/>
        </w:tabs>
        <w:jc w:val="center"/>
        <w:rPr>
          <w:sz w:val="34"/>
          <w:lang w:val="en-US"/>
        </w:rPr>
      </w:pPr>
      <w:r>
        <w:rPr>
          <w:sz w:val="34"/>
          <w:lang w:val="en-US"/>
        </w:rPr>
        <w:t>Table 1</w:t>
      </w:r>
    </w:p>
    <w:tbl>
      <w:tblPr>
        <w:tblStyle w:val="TableGrid"/>
        <w:tblpPr w:leftFromText="180" w:rightFromText="180" w:vertAnchor="text" w:horzAnchor="margin" w:tblpXSpec="center" w:tblpY="1"/>
        <w:tblW w:w="8858" w:type="dxa"/>
        <w:tblLook w:val="04A0" w:firstRow="1" w:lastRow="0" w:firstColumn="1" w:lastColumn="0" w:noHBand="0" w:noVBand="1"/>
      </w:tblPr>
      <w:tblGrid>
        <w:gridCol w:w="2425"/>
        <w:gridCol w:w="6433"/>
      </w:tblGrid>
      <w:tr w:rsidR="00737A2F" w:rsidRPr="00E43332" w:rsidTr="0078330E">
        <w:trPr>
          <w:trHeight w:val="530"/>
        </w:trPr>
        <w:tc>
          <w:tcPr>
            <w:tcW w:w="2425" w:type="dxa"/>
            <w:shd w:val="clear" w:color="auto" w:fill="F2F2F2" w:themeFill="background1" w:themeFillShade="F2"/>
          </w:tcPr>
          <w:p w:rsidR="00737A2F" w:rsidRPr="00347E94" w:rsidRDefault="00737A2F" w:rsidP="00775C06">
            <w:pPr>
              <w:jc w:val="center"/>
              <w:rPr>
                <w:b/>
                <w:sz w:val="2"/>
              </w:rPr>
            </w:pPr>
          </w:p>
          <w:p w:rsidR="00737A2F" w:rsidRPr="00FF3616" w:rsidRDefault="00737A2F" w:rsidP="00775C06">
            <w:pPr>
              <w:jc w:val="center"/>
              <w:rPr>
                <w:b/>
                <w:sz w:val="28"/>
              </w:rPr>
            </w:pPr>
            <w:r>
              <w:rPr>
                <w:b/>
                <w:sz w:val="28"/>
              </w:rPr>
              <w:t>Open Codes</w:t>
            </w:r>
          </w:p>
        </w:tc>
        <w:tc>
          <w:tcPr>
            <w:tcW w:w="6433" w:type="dxa"/>
          </w:tcPr>
          <w:p w:rsidR="00737A2F" w:rsidRPr="00FF3616" w:rsidRDefault="00737A2F" w:rsidP="00737A2F">
            <w:pPr>
              <w:jc w:val="center"/>
              <w:rPr>
                <w:b/>
                <w:sz w:val="28"/>
              </w:rPr>
            </w:pPr>
            <w:r>
              <w:rPr>
                <w:b/>
                <w:sz w:val="28"/>
              </w:rPr>
              <w:t>Representative Text &amp; Citation</w:t>
            </w:r>
          </w:p>
        </w:tc>
      </w:tr>
      <w:tr w:rsidR="00737A2F" w:rsidRPr="00E43332" w:rsidTr="00737A2F">
        <w:trPr>
          <w:trHeight w:val="347"/>
        </w:trPr>
        <w:tc>
          <w:tcPr>
            <w:tcW w:w="2425" w:type="dxa"/>
            <w:shd w:val="clear" w:color="auto" w:fill="F2F2F2" w:themeFill="background1" w:themeFillShade="F2"/>
          </w:tcPr>
          <w:p w:rsidR="00737A2F" w:rsidRPr="00737A2F" w:rsidRDefault="00737A2F" w:rsidP="00737A2F">
            <w:pPr>
              <w:rPr>
                <w:sz w:val="28"/>
              </w:rPr>
            </w:pPr>
            <w:r>
              <w:rPr>
                <w:sz w:val="28"/>
              </w:rPr>
              <w:t>A.</w:t>
            </w:r>
          </w:p>
        </w:tc>
        <w:tc>
          <w:tcPr>
            <w:tcW w:w="6433" w:type="dxa"/>
          </w:tcPr>
          <w:p w:rsidR="00737A2F" w:rsidRPr="00E43332" w:rsidRDefault="001277F6" w:rsidP="00775C06">
            <w:pPr>
              <w:rPr>
                <w:sz w:val="28"/>
              </w:rPr>
            </w:pPr>
            <w:r w:rsidRPr="001277F6">
              <w:rPr>
                <w:sz w:val="28"/>
              </w:rPr>
              <w:t>how NPM materialized in a digital world sometimes characterized as post-NPM or Digital-Era Governance</w:t>
            </w:r>
            <w:r>
              <w:rPr>
                <w:sz w:val="28"/>
              </w:rPr>
              <w:t xml:space="preserve"> </w:t>
            </w:r>
            <w:r>
              <w:rPr>
                <w:sz w:val="28"/>
              </w:rPr>
              <w:fldChar w:fldCharType="begin" w:fldLock="1"/>
            </w:r>
            <w:r>
              <w:rPr>
                <w:sz w:val="28"/>
              </w:rPr>
              <w:instrText>ADDIN CSL_CITATION {"citationItems":[{"id":"ITEM-1","itemData":{"DOI":"10.1016/j.giq.2016.01.010","ISSN":"0740624X","abstract":"Public Service Platforms (PSPs) are a new type of technology platform. They are based in the philosophy of New Public Management (NPM) and support public services for citizens in quasi-markets. This article increases our understanding of the business models behind these PSPs in terms of their Value Propositions, structures, networks, and financing. We interviewed representatives from 14 PSP providers in four public sectors in Sweden: education, healthcare, elder care, and public pensions. We identified a \"Traditional view\" with its focus on public agencies and neutral information and an \"Emerging view\" that includes dialogues, user evaluations, long-term perspectives on choice, promotion of the ideal of choice, and self-promotion by public agencies. The article contributes to research with its empirical example of the digitalization of NPM and the underlying business logic of PSPs.","author":[{"dropping-particle":"","family":"Ranerup","given":"Agneta","non-dropping-particle":"","parse-names":false,"suffix":""},{"dropping-particle":"","family":"Henriksen","given":"Helle Zinner","non-dropping-particle":"","parse-names":false,"suffix":""},{"dropping-particle":"","family":"Hedman","given":"Jonas","non-dropping-particle":"","parse-names":false,"suffix":""}],"container-title":"Government Information Quarterly","id":"ITEM-1","issue":"1","issued":{"date-parts":[["2016"]]},"page":"6-14","publisher":"The Authors","title":"An analysis of business models in Public Service Platforms","type":"article-journal","volume":"33"},"uris":["http://www.mendeley.com/documents/?uuid=f7adbf68-a914-4660-a329-5026cc8a4177"]}],"mendeley":{"formattedCitation":"(Ranerup et al., 2016)","plainTextFormattedCitation":"(Ranerup et al., 2016)","previouslyFormattedCitation":"(Ranerup et al., 2016)"},"properties":{"noteIndex":0},"schema":"https://github.com/citation-style-language/schema/raw/master/csl-citation.json"}</w:instrText>
            </w:r>
            <w:r>
              <w:rPr>
                <w:sz w:val="28"/>
              </w:rPr>
              <w:fldChar w:fldCharType="separate"/>
            </w:r>
            <w:r w:rsidRPr="001277F6">
              <w:rPr>
                <w:noProof/>
                <w:sz w:val="28"/>
              </w:rPr>
              <w:t>(Ranerup et al., 2016)</w:t>
            </w:r>
            <w:r>
              <w:rPr>
                <w:sz w:val="28"/>
              </w:rPr>
              <w:fldChar w:fldCharType="end"/>
            </w:r>
          </w:p>
        </w:tc>
      </w:tr>
      <w:tr w:rsidR="00737A2F" w:rsidRPr="00E43332" w:rsidTr="00737A2F">
        <w:trPr>
          <w:trHeight w:val="437"/>
        </w:trPr>
        <w:tc>
          <w:tcPr>
            <w:tcW w:w="2425" w:type="dxa"/>
            <w:shd w:val="clear" w:color="auto" w:fill="F2F2F2" w:themeFill="background1" w:themeFillShade="F2"/>
          </w:tcPr>
          <w:p w:rsidR="00737A2F" w:rsidRPr="00737A2F" w:rsidRDefault="00737A2F" w:rsidP="00737A2F">
            <w:pPr>
              <w:rPr>
                <w:sz w:val="28"/>
              </w:rPr>
            </w:pPr>
            <w:r>
              <w:rPr>
                <w:sz w:val="28"/>
              </w:rPr>
              <w:t>B.</w:t>
            </w:r>
          </w:p>
        </w:tc>
        <w:tc>
          <w:tcPr>
            <w:tcW w:w="6433" w:type="dxa"/>
          </w:tcPr>
          <w:p w:rsidR="00737A2F" w:rsidRPr="00E43332" w:rsidRDefault="001277F6" w:rsidP="001277F6">
            <w:pPr>
              <w:rPr>
                <w:sz w:val="28"/>
              </w:rPr>
            </w:pPr>
            <w:r w:rsidRPr="001277F6">
              <w:rPr>
                <w:sz w:val="28"/>
              </w:rPr>
              <w:t>We offer frameworks that explain how digital ecosys- tems provide firms with new sources of value and new avenues for growth</w:t>
            </w:r>
            <w:r>
              <w:rPr>
                <w:sz w:val="28"/>
              </w:rPr>
              <w:t xml:space="preserve"> </w:t>
            </w:r>
            <w:r>
              <w:rPr>
                <w:sz w:val="28"/>
              </w:rPr>
              <w:fldChar w:fldCharType="begin" w:fldLock="1"/>
            </w:r>
            <w:r>
              <w:rPr>
                <w:sz w:val="28"/>
              </w:rPr>
              <w:instrText>ADDIN CSL_CITATION {"citationItems":[{"id":"ITEM-1","itemData":{"DOI":"10.1016/j.bushor.2018.08.013","ISSN":"00076813","abstract":"Digital technologies are revolutionizing traditional interdependencies among businesses. As a result, managers have begun to recognize their business environments as digital ecosystems. For firms accustomed to framing their business environments as industries, this represents a significant shift in perspective—one that requires an understanding of fresh strategic initiatives necessary to compete in the digital era. In this article, we highlight what is new and different about digital ecosystems for firm strategy. We offer frameworks that explain how digital ecosystems provide firms with new sources of value and new avenues for growth. Two sets of underlying concepts govern these frameworks: (1) production and consumption ecosystems and (2) digital envelopes and product-in-use information. We introduce and elaborate upon these foundational concepts and highlight new strategic options for firms to compete in digital ecosystems.","author":[{"dropping-particle":"","family":"Subramaniam","given":"Mohan","non-dropping-particle":"","parse-names":false,"suffix":""},{"dropping-particle":"","family":"Iyer","given":"Bala","non-dropping-particle":"","parse-names":false,"suffix":""},{"dropping-particle":"","family":"Venkatraman","given":"Venkat","non-dropping-particle":"","parse-names":false,"suffix":""}],"container-title":"Business Horizons","id":"ITEM-1","issue":"1","issued":{"date-parts":[["2019"]]},"page":"83-94","publisher":"\"Kelley School of Business, Indiana University\"","title":"Competing in digital ecosystems","type":"article-journal","volume":"62"},"uris":["http://www.mendeley.com/documents/?uuid=41ac1020-9fb7-4da1-a122-e0018838a9f5"]}],"mendeley":{"formattedCitation":"(Subramaniam et al., 2019)","plainTextFormattedCitation":"(Subramaniam et al., 2019)"},"properties":{"noteIndex":0},"schema":"https://github.com/citation-style-language/schema/raw/master/csl-citation.json"}</w:instrText>
            </w:r>
            <w:r>
              <w:rPr>
                <w:sz w:val="28"/>
              </w:rPr>
              <w:fldChar w:fldCharType="separate"/>
            </w:r>
            <w:r w:rsidRPr="001277F6">
              <w:rPr>
                <w:noProof/>
                <w:sz w:val="28"/>
              </w:rPr>
              <w:t>(Subramaniam et al., 2019)</w:t>
            </w:r>
            <w:r>
              <w:rPr>
                <w:sz w:val="28"/>
              </w:rPr>
              <w:fldChar w:fldCharType="end"/>
            </w:r>
          </w:p>
        </w:tc>
      </w:tr>
      <w:tr w:rsidR="00737A2F" w:rsidRPr="00E43332" w:rsidTr="00737A2F">
        <w:trPr>
          <w:trHeight w:val="347"/>
        </w:trPr>
        <w:tc>
          <w:tcPr>
            <w:tcW w:w="2425" w:type="dxa"/>
            <w:shd w:val="clear" w:color="auto" w:fill="F2F2F2" w:themeFill="background1" w:themeFillShade="F2"/>
          </w:tcPr>
          <w:p w:rsidR="00737A2F" w:rsidRPr="00737A2F" w:rsidRDefault="00737A2F" w:rsidP="00737A2F">
            <w:pPr>
              <w:rPr>
                <w:sz w:val="28"/>
              </w:rPr>
            </w:pPr>
            <w:r>
              <w:rPr>
                <w:sz w:val="28"/>
              </w:rPr>
              <w:t>C.</w:t>
            </w:r>
          </w:p>
        </w:tc>
        <w:tc>
          <w:tcPr>
            <w:tcW w:w="6433" w:type="dxa"/>
          </w:tcPr>
          <w:p w:rsidR="00737A2F" w:rsidRPr="00775C06" w:rsidRDefault="00737A2F" w:rsidP="00775C06">
            <w:pPr>
              <w:rPr>
                <w:sz w:val="28"/>
              </w:rPr>
            </w:pPr>
            <w:bookmarkStart w:id="0" w:name="_GoBack"/>
            <w:bookmarkEnd w:id="0"/>
          </w:p>
        </w:tc>
      </w:tr>
      <w:tr w:rsidR="00737A2F" w:rsidRPr="00E43332" w:rsidTr="00737A2F">
        <w:trPr>
          <w:trHeight w:val="275"/>
        </w:trPr>
        <w:tc>
          <w:tcPr>
            <w:tcW w:w="2425" w:type="dxa"/>
            <w:shd w:val="clear" w:color="auto" w:fill="F2F2F2" w:themeFill="background1" w:themeFillShade="F2"/>
          </w:tcPr>
          <w:p w:rsidR="00737A2F" w:rsidRPr="00737A2F" w:rsidRDefault="00737A2F" w:rsidP="00737A2F">
            <w:pPr>
              <w:rPr>
                <w:sz w:val="28"/>
              </w:rPr>
            </w:pPr>
            <w:r>
              <w:rPr>
                <w:sz w:val="28"/>
              </w:rPr>
              <w:t>D.</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E.</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F.</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G.</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H.</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I.</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J.</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K.</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L.</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M.</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N.</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O.</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P.</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Q.</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R.</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R.</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lastRenderedPageBreak/>
              <w:t>S.</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T.</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U.</w:t>
            </w:r>
          </w:p>
        </w:tc>
        <w:tc>
          <w:tcPr>
            <w:tcW w:w="6433" w:type="dxa"/>
          </w:tcPr>
          <w:p w:rsidR="00737A2F" w:rsidRPr="00E43332" w:rsidRDefault="00737A2F" w:rsidP="00775C06">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737A2F">
            <w:pPr>
              <w:rPr>
                <w:sz w:val="28"/>
              </w:rPr>
            </w:pPr>
            <w:r>
              <w:rPr>
                <w:sz w:val="28"/>
              </w:rPr>
              <w:t>V.</w:t>
            </w:r>
          </w:p>
        </w:tc>
        <w:tc>
          <w:tcPr>
            <w:tcW w:w="6433" w:type="dxa"/>
          </w:tcPr>
          <w:p w:rsidR="00737A2F" w:rsidRPr="00E43332" w:rsidRDefault="00737A2F" w:rsidP="00775C06">
            <w:pPr>
              <w:rPr>
                <w:sz w:val="28"/>
              </w:rPr>
            </w:pPr>
          </w:p>
        </w:tc>
      </w:tr>
    </w:tbl>
    <w:p w:rsidR="00A324A2" w:rsidRDefault="00A324A2" w:rsidP="007B4593">
      <w:pPr>
        <w:tabs>
          <w:tab w:val="left" w:pos="2729"/>
        </w:tabs>
        <w:rPr>
          <w:lang w:val="en-US"/>
        </w:rPr>
      </w:pPr>
    </w:p>
    <w:p w:rsidR="00344E1F" w:rsidRDefault="00344E1F">
      <w:pPr>
        <w:rPr>
          <w:lang w:val="en-US"/>
        </w:rPr>
      </w:pPr>
      <w:r>
        <w:rPr>
          <w:lang w:val="en-US"/>
        </w:rPr>
        <w:br w:type="page"/>
      </w:r>
    </w:p>
    <w:p w:rsidR="00737A2F" w:rsidRDefault="00344E1F" w:rsidP="00344E1F">
      <w:pPr>
        <w:tabs>
          <w:tab w:val="left" w:pos="2729"/>
        </w:tabs>
        <w:jc w:val="center"/>
        <w:rPr>
          <w:lang w:val="en-US"/>
        </w:rPr>
      </w:pPr>
      <w:r>
        <w:rPr>
          <w:lang w:val="en-US"/>
        </w:rPr>
        <w:lastRenderedPageBreak/>
        <w:t>Table 2</w:t>
      </w:r>
    </w:p>
    <w:tbl>
      <w:tblPr>
        <w:tblStyle w:val="TableGrid"/>
        <w:tblpPr w:leftFromText="180" w:rightFromText="180" w:vertAnchor="text" w:horzAnchor="margin" w:tblpXSpec="center" w:tblpY="1"/>
        <w:tblW w:w="8005" w:type="dxa"/>
        <w:tblLook w:val="04A0" w:firstRow="1" w:lastRow="0" w:firstColumn="1" w:lastColumn="0" w:noHBand="0" w:noVBand="1"/>
      </w:tblPr>
      <w:tblGrid>
        <w:gridCol w:w="2425"/>
        <w:gridCol w:w="2790"/>
        <w:gridCol w:w="2790"/>
      </w:tblGrid>
      <w:tr w:rsidR="00737A2F" w:rsidRPr="00E43332" w:rsidTr="00737A2F">
        <w:trPr>
          <w:trHeight w:val="437"/>
        </w:trPr>
        <w:tc>
          <w:tcPr>
            <w:tcW w:w="2425" w:type="dxa"/>
            <w:shd w:val="clear" w:color="auto" w:fill="F2F2F2" w:themeFill="background1" w:themeFillShade="F2"/>
          </w:tcPr>
          <w:p w:rsidR="00737A2F" w:rsidRPr="00347E94" w:rsidRDefault="00737A2F" w:rsidP="00B64CF7">
            <w:pPr>
              <w:jc w:val="center"/>
              <w:rPr>
                <w:b/>
                <w:sz w:val="2"/>
              </w:rPr>
            </w:pPr>
          </w:p>
          <w:p w:rsidR="00737A2F" w:rsidRPr="00FF3616" w:rsidRDefault="00737A2F" w:rsidP="00B64CF7">
            <w:pPr>
              <w:jc w:val="center"/>
              <w:rPr>
                <w:b/>
                <w:sz w:val="28"/>
              </w:rPr>
            </w:pPr>
            <w:r>
              <w:rPr>
                <w:b/>
                <w:sz w:val="28"/>
              </w:rPr>
              <w:t>Open Codes</w:t>
            </w:r>
          </w:p>
        </w:tc>
        <w:tc>
          <w:tcPr>
            <w:tcW w:w="2790" w:type="dxa"/>
          </w:tcPr>
          <w:p w:rsidR="00737A2F" w:rsidRPr="00FF3616" w:rsidRDefault="00737A2F" w:rsidP="00B64CF7">
            <w:pPr>
              <w:jc w:val="center"/>
              <w:rPr>
                <w:b/>
                <w:sz w:val="28"/>
              </w:rPr>
            </w:pPr>
            <w:r>
              <w:rPr>
                <w:b/>
                <w:sz w:val="28"/>
              </w:rPr>
              <w:t>Axial Codes</w:t>
            </w:r>
            <w:r w:rsidR="0095271F">
              <w:rPr>
                <w:b/>
                <w:sz w:val="28"/>
              </w:rPr>
              <w:t xml:space="preserve"> and Descriptions</w:t>
            </w:r>
          </w:p>
        </w:tc>
        <w:tc>
          <w:tcPr>
            <w:tcW w:w="2790" w:type="dxa"/>
          </w:tcPr>
          <w:p w:rsidR="00737A2F" w:rsidRDefault="00737A2F" w:rsidP="00B64CF7">
            <w:pPr>
              <w:jc w:val="center"/>
              <w:rPr>
                <w:b/>
                <w:sz w:val="28"/>
              </w:rPr>
            </w:pPr>
            <w:r>
              <w:rPr>
                <w:b/>
                <w:sz w:val="28"/>
              </w:rPr>
              <w:t>Selective Codes</w:t>
            </w:r>
            <w:r w:rsidR="0095271F">
              <w:rPr>
                <w:b/>
                <w:sz w:val="28"/>
              </w:rPr>
              <w:t xml:space="preserve"> and Descriptions</w:t>
            </w:r>
          </w:p>
        </w:tc>
      </w:tr>
      <w:tr w:rsidR="00737A2F" w:rsidRPr="00E43332" w:rsidTr="00737A2F">
        <w:trPr>
          <w:trHeight w:val="347"/>
        </w:trPr>
        <w:tc>
          <w:tcPr>
            <w:tcW w:w="2425" w:type="dxa"/>
            <w:shd w:val="clear" w:color="auto" w:fill="F2F2F2" w:themeFill="background1" w:themeFillShade="F2"/>
          </w:tcPr>
          <w:p w:rsidR="00737A2F" w:rsidRPr="00737A2F" w:rsidRDefault="00737A2F" w:rsidP="00B64CF7">
            <w:pPr>
              <w:rPr>
                <w:sz w:val="28"/>
              </w:rPr>
            </w:pPr>
            <w:r>
              <w:rPr>
                <w:sz w:val="28"/>
              </w:rPr>
              <w:t>A.</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437"/>
        </w:trPr>
        <w:tc>
          <w:tcPr>
            <w:tcW w:w="2425" w:type="dxa"/>
            <w:shd w:val="clear" w:color="auto" w:fill="F2F2F2" w:themeFill="background1" w:themeFillShade="F2"/>
          </w:tcPr>
          <w:p w:rsidR="00737A2F" w:rsidRPr="00737A2F" w:rsidRDefault="00737A2F" w:rsidP="00B64CF7">
            <w:pPr>
              <w:rPr>
                <w:sz w:val="28"/>
              </w:rPr>
            </w:pPr>
            <w:r>
              <w:rPr>
                <w:sz w:val="28"/>
              </w:rPr>
              <w:t>B.</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47"/>
        </w:trPr>
        <w:tc>
          <w:tcPr>
            <w:tcW w:w="2425" w:type="dxa"/>
            <w:shd w:val="clear" w:color="auto" w:fill="F2F2F2" w:themeFill="background1" w:themeFillShade="F2"/>
          </w:tcPr>
          <w:p w:rsidR="00737A2F" w:rsidRPr="00737A2F" w:rsidRDefault="00737A2F" w:rsidP="00B64CF7">
            <w:pPr>
              <w:rPr>
                <w:sz w:val="28"/>
              </w:rPr>
            </w:pPr>
            <w:r>
              <w:rPr>
                <w:sz w:val="28"/>
              </w:rPr>
              <w:t>C.</w:t>
            </w:r>
          </w:p>
        </w:tc>
        <w:tc>
          <w:tcPr>
            <w:tcW w:w="2790" w:type="dxa"/>
          </w:tcPr>
          <w:p w:rsidR="00737A2F" w:rsidRPr="00775C06" w:rsidRDefault="00737A2F" w:rsidP="00B64CF7">
            <w:pPr>
              <w:rPr>
                <w:sz w:val="28"/>
              </w:rPr>
            </w:pPr>
          </w:p>
        </w:tc>
        <w:tc>
          <w:tcPr>
            <w:tcW w:w="2790" w:type="dxa"/>
          </w:tcPr>
          <w:p w:rsidR="00737A2F" w:rsidRPr="00775C06" w:rsidRDefault="00737A2F" w:rsidP="00B64CF7">
            <w:pPr>
              <w:rPr>
                <w:sz w:val="28"/>
              </w:rPr>
            </w:pPr>
          </w:p>
        </w:tc>
      </w:tr>
      <w:tr w:rsidR="00737A2F" w:rsidRPr="00E43332" w:rsidTr="00737A2F">
        <w:trPr>
          <w:trHeight w:val="275"/>
        </w:trPr>
        <w:tc>
          <w:tcPr>
            <w:tcW w:w="2425" w:type="dxa"/>
            <w:shd w:val="clear" w:color="auto" w:fill="F2F2F2" w:themeFill="background1" w:themeFillShade="F2"/>
          </w:tcPr>
          <w:p w:rsidR="00737A2F" w:rsidRPr="00737A2F" w:rsidRDefault="00737A2F" w:rsidP="00B64CF7">
            <w:pPr>
              <w:rPr>
                <w:sz w:val="28"/>
              </w:rPr>
            </w:pPr>
            <w:r>
              <w:rPr>
                <w:sz w:val="28"/>
              </w:rPr>
              <w:t>D.</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E.</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F.</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G.</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H.</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I.</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J.</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K.</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L.</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M.</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N.</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O.</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P.</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Q.</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R.</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R.</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S.</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T.</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U.</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r w:rsidR="00737A2F" w:rsidRPr="00E43332" w:rsidTr="00737A2F">
        <w:trPr>
          <w:trHeight w:val="365"/>
        </w:trPr>
        <w:tc>
          <w:tcPr>
            <w:tcW w:w="2425" w:type="dxa"/>
            <w:shd w:val="clear" w:color="auto" w:fill="F2F2F2" w:themeFill="background1" w:themeFillShade="F2"/>
          </w:tcPr>
          <w:p w:rsidR="00737A2F" w:rsidRPr="00737A2F" w:rsidRDefault="00737A2F" w:rsidP="00B64CF7">
            <w:pPr>
              <w:rPr>
                <w:sz w:val="28"/>
              </w:rPr>
            </w:pPr>
            <w:r>
              <w:rPr>
                <w:sz w:val="28"/>
              </w:rPr>
              <w:t>V.</w:t>
            </w:r>
          </w:p>
        </w:tc>
        <w:tc>
          <w:tcPr>
            <w:tcW w:w="2790" w:type="dxa"/>
          </w:tcPr>
          <w:p w:rsidR="00737A2F" w:rsidRPr="00E43332" w:rsidRDefault="00737A2F" w:rsidP="00B64CF7">
            <w:pPr>
              <w:rPr>
                <w:sz w:val="28"/>
              </w:rPr>
            </w:pPr>
          </w:p>
        </w:tc>
        <w:tc>
          <w:tcPr>
            <w:tcW w:w="2790" w:type="dxa"/>
          </w:tcPr>
          <w:p w:rsidR="00737A2F" w:rsidRPr="00E43332" w:rsidRDefault="00737A2F" w:rsidP="00B64CF7">
            <w:pPr>
              <w:rPr>
                <w:sz w:val="28"/>
              </w:rPr>
            </w:pPr>
          </w:p>
        </w:tc>
      </w:tr>
    </w:tbl>
    <w:p w:rsidR="001D10E6" w:rsidRDefault="001D10E6" w:rsidP="007B4593">
      <w:pPr>
        <w:tabs>
          <w:tab w:val="left" w:pos="2729"/>
        </w:tabs>
        <w:rPr>
          <w:lang w:val="en-US"/>
        </w:rPr>
      </w:pPr>
    </w:p>
    <w:p w:rsidR="0078330E" w:rsidRDefault="001D10E6">
      <w:pPr>
        <w:rPr>
          <w:lang w:val="en-US"/>
        </w:rPr>
      </w:pPr>
      <w:r>
        <w:rPr>
          <w:lang w:val="en-US"/>
        </w:rPr>
        <w:br w:type="page"/>
      </w:r>
    </w:p>
    <w:p w:rsidR="00344E1F" w:rsidRDefault="00344E1F" w:rsidP="00344E1F">
      <w:pPr>
        <w:jc w:val="center"/>
        <w:rPr>
          <w:lang w:val="en-US"/>
        </w:rPr>
      </w:pPr>
      <w:r>
        <w:rPr>
          <w:lang w:val="en-US"/>
        </w:rPr>
        <w:lastRenderedPageBreak/>
        <w:t>Table 3</w:t>
      </w:r>
    </w:p>
    <w:tbl>
      <w:tblPr>
        <w:tblStyle w:val="TableGrid"/>
        <w:tblpPr w:leftFromText="180" w:rightFromText="180" w:vertAnchor="text" w:horzAnchor="margin" w:tblpXSpec="center" w:tblpY="1"/>
        <w:tblW w:w="8858" w:type="dxa"/>
        <w:tblLook w:val="04A0" w:firstRow="1" w:lastRow="0" w:firstColumn="1" w:lastColumn="0" w:noHBand="0" w:noVBand="1"/>
      </w:tblPr>
      <w:tblGrid>
        <w:gridCol w:w="2425"/>
        <w:gridCol w:w="6433"/>
      </w:tblGrid>
      <w:tr w:rsidR="0078330E" w:rsidRPr="00E43332" w:rsidTr="00B64CF7">
        <w:trPr>
          <w:trHeight w:val="530"/>
        </w:trPr>
        <w:tc>
          <w:tcPr>
            <w:tcW w:w="2425" w:type="dxa"/>
            <w:shd w:val="clear" w:color="auto" w:fill="F2F2F2" w:themeFill="background1" w:themeFillShade="F2"/>
          </w:tcPr>
          <w:p w:rsidR="0078330E" w:rsidRPr="00347E94" w:rsidRDefault="0078330E" w:rsidP="00B64CF7">
            <w:pPr>
              <w:jc w:val="center"/>
              <w:rPr>
                <w:b/>
                <w:sz w:val="2"/>
              </w:rPr>
            </w:pPr>
          </w:p>
          <w:p w:rsidR="0078330E" w:rsidRPr="00FF3616" w:rsidRDefault="0078330E" w:rsidP="00B64CF7">
            <w:pPr>
              <w:jc w:val="center"/>
              <w:rPr>
                <w:b/>
                <w:sz w:val="28"/>
              </w:rPr>
            </w:pPr>
            <w:r>
              <w:rPr>
                <w:b/>
                <w:sz w:val="28"/>
              </w:rPr>
              <w:t>Theoretical Approach</w:t>
            </w:r>
          </w:p>
        </w:tc>
        <w:tc>
          <w:tcPr>
            <w:tcW w:w="6433" w:type="dxa"/>
          </w:tcPr>
          <w:p w:rsidR="005771D1" w:rsidRPr="005771D1" w:rsidRDefault="005771D1" w:rsidP="00B64CF7">
            <w:pPr>
              <w:jc w:val="center"/>
              <w:rPr>
                <w:b/>
                <w:sz w:val="16"/>
              </w:rPr>
            </w:pPr>
          </w:p>
          <w:p w:rsidR="0078330E" w:rsidRPr="00FF3616" w:rsidRDefault="0078330E" w:rsidP="00B64CF7">
            <w:pPr>
              <w:jc w:val="center"/>
              <w:rPr>
                <w:b/>
                <w:sz w:val="28"/>
              </w:rPr>
            </w:pPr>
            <w:r>
              <w:rPr>
                <w:b/>
                <w:sz w:val="28"/>
              </w:rPr>
              <w:t>Representative Text &amp; Citation</w:t>
            </w:r>
          </w:p>
        </w:tc>
      </w:tr>
      <w:tr w:rsidR="0078330E" w:rsidRPr="00E43332" w:rsidTr="00B64CF7">
        <w:trPr>
          <w:trHeight w:val="347"/>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A.</w:t>
            </w:r>
          </w:p>
        </w:tc>
        <w:tc>
          <w:tcPr>
            <w:tcW w:w="6433" w:type="dxa"/>
          </w:tcPr>
          <w:p w:rsidR="0078330E" w:rsidRPr="00E43332" w:rsidRDefault="0078330E" w:rsidP="005771D1">
            <w:pPr>
              <w:spacing w:line="360" w:lineRule="auto"/>
              <w:rPr>
                <w:sz w:val="28"/>
              </w:rPr>
            </w:pPr>
          </w:p>
        </w:tc>
      </w:tr>
      <w:tr w:rsidR="0078330E" w:rsidRPr="00E43332" w:rsidTr="00B64CF7">
        <w:trPr>
          <w:trHeight w:val="437"/>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B.</w:t>
            </w:r>
          </w:p>
        </w:tc>
        <w:tc>
          <w:tcPr>
            <w:tcW w:w="6433" w:type="dxa"/>
          </w:tcPr>
          <w:p w:rsidR="0078330E" w:rsidRPr="00E43332" w:rsidRDefault="0078330E" w:rsidP="005771D1">
            <w:pPr>
              <w:spacing w:line="360" w:lineRule="auto"/>
              <w:rPr>
                <w:sz w:val="28"/>
              </w:rPr>
            </w:pPr>
          </w:p>
        </w:tc>
      </w:tr>
      <w:tr w:rsidR="0078330E" w:rsidRPr="00E43332" w:rsidTr="00B64CF7">
        <w:trPr>
          <w:trHeight w:val="347"/>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C.</w:t>
            </w:r>
          </w:p>
        </w:tc>
        <w:tc>
          <w:tcPr>
            <w:tcW w:w="6433" w:type="dxa"/>
          </w:tcPr>
          <w:p w:rsidR="0078330E" w:rsidRPr="00775C06" w:rsidRDefault="0078330E" w:rsidP="005771D1">
            <w:pPr>
              <w:spacing w:line="360" w:lineRule="auto"/>
              <w:rPr>
                <w:sz w:val="28"/>
              </w:rPr>
            </w:pPr>
          </w:p>
        </w:tc>
      </w:tr>
      <w:tr w:rsidR="0078330E" w:rsidRPr="00E43332" w:rsidTr="00B64CF7">
        <w:trPr>
          <w:trHeight w:val="27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D.</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E.</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F.</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G.</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H.</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I.</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J.</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K.</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L.</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M.</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N.</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O.</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P.</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Q.</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R.</w:t>
            </w:r>
          </w:p>
        </w:tc>
        <w:tc>
          <w:tcPr>
            <w:tcW w:w="6433" w:type="dxa"/>
          </w:tcPr>
          <w:p w:rsidR="0078330E" w:rsidRPr="00E43332" w:rsidRDefault="0078330E" w:rsidP="005771D1">
            <w:pPr>
              <w:spacing w:line="360" w:lineRule="auto"/>
              <w:rPr>
                <w:sz w:val="28"/>
              </w:rPr>
            </w:pPr>
          </w:p>
        </w:tc>
      </w:tr>
      <w:tr w:rsidR="0078330E" w:rsidRPr="00E43332" w:rsidTr="00B64CF7">
        <w:trPr>
          <w:trHeight w:val="365"/>
        </w:trPr>
        <w:tc>
          <w:tcPr>
            <w:tcW w:w="2425" w:type="dxa"/>
            <w:shd w:val="clear" w:color="auto" w:fill="F2F2F2" w:themeFill="background1" w:themeFillShade="F2"/>
          </w:tcPr>
          <w:p w:rsidR="0078330E" w:rsidRPr="00737A2F" w:rsidRDefault="0078330E" w:rsidP="005771D1">
            <w:pPr>
              <w:spacing w:line="360" w:lineRule="auto"/>
              <w:rPr>
                <w:sz w:val="28"/>
              </w:rPr>
            </w:pPr>
            <w:r>
              <w:rPr>
                <w:sz w:val="28"/>
              </w:rPr>
              <w:t>R.</w:t>
            </w:r>
          </w:p>
        </w:tc>
        <w:tc>
          <w:tcPr>
            <w:tcW w:w="6433" w:type="dxa"/>
          </w:tcPr>
          <w:p w:rsidR="0078330E" w:rsidRPr="00E43332" w:rsidRDefault="0078330E" w:rsidP="005771D1">
            <w:pPr>
              <w:spacing w:line="360" w:lineRule="auto"/>
              <w:rPr>
                <w:sz w:val="28"/>
              </w:rPr>
            </w:pPr>
          </w:p>
        </w:tc>
      </w:tr>
    </w:tbl>
    <w:p w:rsidR="00737A2F" w:rsidRDefault="00737A2F" w:rsidP="007B4593">
      <w:pPr>
        <w:tabs>
          <w:tab w:val="left" w:pos="2729"/>
        </w:tabs>
        <w:rPr>
          <w:lang w:val="en-US"/>
        </w:rPr>
      </w:pPr>
    </w:p>
    <w:p w:rsidR="0078330E" w:rsidRDefault="0078330E">
      <w:pPr>
        <w:rPr>
          <w:i/>
          <w:sz w:val="24"/>
          <w:lang w:val="en-US"/>
        </w:rPr>
      </w:pPr>
    </w:p>
    <w:p w:rsidR="001D10E6" w:rsidRPr="00207A0F" w:rsidRDefault="001D10E6" w:rsidP="001D10E6">
      <w:pPr>
        <w:tabs>
          <w:tab w:val="left" w:pos="2729"/>
        </w:tabs>
        <w:rPr>
          <w:i/>
          <w:sz w:val="24"/>
          <w:lang w:val="en-US"/>
        </w:rPr>
      </w:pPr>
      <w:r w:rsidRPr="00207A0F">
        <w:rPr>
          <w:i/>
          <w:sz w:val="24"/>
          <w:lang w:val="en-US"/>
        </w:rPr>
        <w:t>Instructions</w:t>
      </w:r>
      <w:r w:rsidR="000268EF">
        <w:rPr>
          <w:i/>
          <w:sz w:val="24"/>
          <w:lang w:val="en-US"/>
        </w:rPr>
        <w:t xml:space="preserve"> for chart visualisation</w:t>
      </w:r>
    </w:p>
    <w:p w:rsidR="001D10E6" w:rsidRPr="00207A0F" w:rsidRDefault="001D10E6" w:rsidP="001D10E6">
      <w:pPr>
        <w:pStyle w:val="ListParagraph"/>
        <w:numPr>
          <w:ilvl w:val="0"/>
          <w:numId w:val="13"/>
        </w:numPr>
        <w:tabs>
          <w:tab w:val="left" w:pos="2729"/>
        </w:tabs>
        <w:rPr>
          <w:sz w:val="24"/>
          <w:lang w:val="en-US"/>
        </w:rPr>
      </w:pPr>
      <w:r w:rsidRPr="00207A0F">
        <w:rPr>
          <w:sz w:val="24"/>
          <w:lang w:val="en-US"/>
        </w:rPr>
        <w:t>Right-click on chart below</w:t>
      </w:r>
    </w:p>
    <w:p w:rsidR="001D10E6" w:rsidRPr="00207A0F" w:rsidRDefault="001D10E6" w:rsidP="001D10E6">
      <w:pPr>
        <w:pStyle w:val="ListParagraph"/>
        <w:numPr>
          <w:ilvl w:val="0"/>
          <w:numId w:val="13"/>
        </w:numPr>
        <w:tabs>
          <w:tab w:val="left" w:pos="2729"/>
        </w:tabs>
        <w:rPr>
          <w:sz w:val="24"/>
          <w:lang w:val="en-US"/>
        </w:rPr>
      </w:pPr>
      <w:r w:rsidRPr="00207A0F">
        <w:rPr>
          <w:sz w:val="24"/>
          <w:lang w:val="en-US"/>
        </w:rPr>
        <w:t>Click on “Edit Data”</w:t>
      </w:r>
    </w:p>
    <w:p w:rsidR="001D10E6" w:rsidRPr="00207A0F" w:rsidRDefault="001D10E6" w:rsidP="001D10E6">
      <w:pPr>
        <w:pStyle w:val="ListParagraph"/>
        <w:numPr>
          <w:ilvl w:val="0"/>
          <w:numId w:val="13"/>
        </w:numPr>
        <w:tabs>
          <w:tab w:val="left" w:pos="2729"/>
        </w:tabs>
        <w:rPr>
          <w:sz w:val="24"/>
          <w:lang w:val="en-US"/>
        </w:rPr>
      </w:pPr>
      <w:r w:rsidRPr="00207A0F">
        <w:rPr>
          <w:sz w:val="24"/>
          <w:lang w:val="en-US"/>
        </w:rPr>
        <w:t>Enter the labels from your Selective Codes.</w:t>
      </w:r>
    </w:p>
    <w:p w:rsidR="001D10E6" w:rsidRPr="00207A0F" w:rsidRDefault="001D10E6" w:rsidP="001D10E6">
      <w:pPr>
        <w:pStyle w:val="ListParagraph"/>
        <w:numPr>
          <w:ilvl w:val="0"/>
          <w:numId w:val="13"/>
        </w:numPr>
        <w:tabs>
          <w:tab w:val="left" w:pos="2729"/>
        </w:tabs>
        <w:rPr>
          <w:sz w:val="24"/>
          <w:lang w:val="en-US"/>
        </w:rPr>
      </w:pPr>
      <w:r w:rsidRPr="00207A0F">
        <w:rPr>
          <w:sz w:val="24"/>
          <w:lang w:val="en-US"/>
        </w:rPr>
        <w:t>Enter the number of articles found for each selective code.</w:t>
      </w:r>
    </w:p>
    <w:p w:rsidR="001D10E6" w:rsidRPr="00207A0F" w:rsidRDefault="001D10E6" w:rsidP="001D10E6">
      <w:pPr>
        <w:pStyle w:val="ListParagraph"/>
        <w:numPr>
          <w:ilvl w:val="0"/>
          <w:numId w:val="13"/>
        </w:numPr>
        <w:tabs>
          <w:tab w:val="left" w:pos="2729"/>
        </w:tabs>
        <w:rPr>
          <w:sz w:val="24"/>
          <w:lang w:val="en-US"/>
        </w:rPr>
      </w:pPr>
      <w:r w:rsidRPr="00207A0F">
        <w:rPr>
          <w:sz w:val="24"/>
          <w:lang w:val="en-US"/>
        </w:rPr>
        <w:t>Close data sheet</w:t>
      </w:r>
    </w:p>
    <w:p w:rsidR="001D10E6" w:rsidRDefault="001D10E6" w:rsidP="001D10E6">
      <w:pPr>
        <w:pStyle w:val="ListParagraph"/>
        <w:numPr>
          <w:ilvl w:val="0"/>
          <w:numId w:val="13"/>
        </w:numPr>
        <w:tabs>
          <w:tab w:val="left" w:pos="2729"/>
        </w:tabs>
        <w:rPr>
          <w:lang w:val="en-US"/>
        </w:rPr>
      </w:pPr>
      <w:r w:rsidRPr="00207A0F">
        <w:rPr>
          <w:sz w:val="24"/>
          <w:lang w:val="en-US"/>
        </w:rPr>
        <w:t>Use snipping tool to copy chart into an appropriate section of your literature review section/chapter</w:t>
      </w:r>
      <w:r>
        <w:rPr>
          <w:lang w:val="en-US"/>
        </w:rPr>
        <w:t>.</w:t>
      </w:r>
    </w:p>
    <w:p w:rsidR="001D10E6" w:rsidRPr="001D10E6" w:rsidRDefault="001D10E6" w:rsidP="001D10E6">
      <w:pPr>
        <w:tabs>
          <w:tab w:val="left" w:pos="2729"/>
        </w:tabs>
        <w:rPr>
          <w:lang w:val="en-US"/>
        </w:rPr>
      </w:pPr>
    </w:p>
    <w:p w:rsidR="000268EF" w:rsidRDefault="001D10E6" w:rsidP="007B4593">
      <w:pPr>
        <w:tabs>
          <w:tab w:val="left" w:pos="2729"/>
        </w:tabs>
        <w:rPr>
          <w:lang w:val="en-US"/>
        </w:rPr>
      </w:pPr>
      <w:r>
        <w:rPr>
          <w:noProof/>
          <w:lang w:val="en-US"/>
        </w:rPr>
        <w:drawing>
          <wp:inline distT="0" distB="0" distL="0" distR="0">
            <wp:extent cx="5486400" cy="3200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0268EF" w:rsidRDefault="000268EF">
      <w:pPr>
        <w:rPr>
          <w:lang w:val="en-US"/>
        </w:rPr>
      </w:pPr>
      <w:r>
        <w:rPr>
          <w:lang w:val="en-US"/>
        </w:rPr>
        <w:br w:type="page"/>
      </w:r>
    </w:p>
    <w:p w:rsidR="000268EF" w:rsidRPr="00207A0F" w:rsidRDefault="000268EF" w:rsidP="000268EF">
      <w:pPr>
        <w:tabs>
          <w:tab w:val="left" w:pos="2729"/>
        </w:tabs>
        <w:rPr>
          <w:i/>
          <w:sz w:val="24"/>
          <w:lang w:val="en-US"/>
        </w:rPr>
      </w:pPr>
      <w:r w:rsidRPr="00207A0F">
        <w:rPr>
          <w:i/>
          <w:sz w:val="24"/>
          <w:lang w:val="en-US"/>
        </w:rPr>
        <w:lastRenderedPageBreak/>
        <w:t>Instructions</w:t>
      </w:r>
      <w:r>
        <w:rPr>
          <w:i/>
          <w:sz w:val="24"/>
          <w:lang w:val="en-US"/>
        </w:rPr>
        <w:t xml:space="preserve"> for bubbles’ visualisation</w:t>
      </w:r>
    </w:p>
    <w:p w:rsidR="000268EF" w:rsidRPr="00207A0F" w:rsidRDefault="000268EF" w:rsidP="000268EF">
      <w:pPr>
        <w:pStyle w:val="ListParagraph"/>
        <w:numPr>
          <w:ilvl w:val="0"/>
          <w:numId w:val="14"/>
        </w:numPr>
        <w:tabs>
          <w:tab w:val="left" w:pos="2729"/>
        </w:tabs>
        <w:rPr>
          <w:sz w:val="24"/>
          <w:lang w:val="en-US"/>
        </w:rPr>
      </w:pPr>
      <w:r w:rsidRPr="00207A0F">
        <w:rPr>
          <w:sz w:val="24"/>
          <w:lang w:val="en-US"/>
        </w:rPr>
        <w:t>Enter the labels from your Selective Codes.</w:t>
      </w:r>
    </w:p>
    <w:p w:rsidR="000268EF" w:rsidRPr="00207A0F" w:rsidRDefault="000268EF" w:rsidP="000268EF">
      <w:pPr>
        <w:pStyle w:val="ListParagraph"/>
        <w:numPr>
          <w:ilvl w:val="0"/>
          <w:numId w:val="14"/>
        </w:numPr>
        <w:tabs>
          <w:tab w:val="left" w:pos="2729"/>
        </w:tabs>
        <w:rPr>
          <w:sz w:val="24"/>
          <w:lang w:val="en-US"/>
        </w:rPr>
      </w:pPr>
      <w:r w:rsidRPr="00207A0F">
        <w:rPr>
          <w:sz w:val="24"/>
          <w:lang w:val="en-US"/>
        </w:rPr>
        <w:t>Enter the number of articles found for each selective code.</w:t>
      </w:r>
    </w:p>
    <w:p w:rsidR="000268EF" w:rsidRDefault="000268EF" w:rsidP="000268EF">
      <w:pPr>
        <w:pStyle w:val="ListParagraph"/>
        <w:numPr>
          <w:ilvl w:val="0"/>
          <w:numId w:val="14"/>
        </w:numPr>
        <w:tabs>
          <w:tab w:val="left" w:pos="2729"/>
        </w:tabs>
        <w:rPr>
          <w:sz w:val="24"/>
          <w:lang w:val="en-US"/>
        </w:rPr>
      </w:pPr>
      <w:r>
        <w:rPr>
          <w:sz w:val="24"/>
          <w:lang w:val="en-US"/>
        </w:rPr>
        <w:t>Manually adjust the sizes of the bubbles to reflect the different numbers.</w:t>
      </w:r>
    </w:p>
    <w:p w:rsidR="000268EF" w:rsidRPr="00207A0F" w:rsidRDefault="000268EF" w:rsidP="000268EF">
      <w:pPr>
        <w:pStyle w:val="ListParagraph"/>
        <w:numPr>
          <w:ilvl w:val="0"/>
          <w:numId w:val="14"/>
        </w:numPr>
        <w:tabs>
          <w:tab w:val="left" w:pos="2729"/>
        </w:tabs>
        <w:rPr>
          <w:sz w:val="24"/>
          <w:lang w:val="en-US"/>
        </w:rPr>
      </w:pPr>
      <w:r>
        <w:rPr>
          <w:sz w:val="24"/>
          <w:lang w:val="en-US"/>
        </w:rPr>
        <w:t>Adjust transparencies to achieve intersections</w:t>
      </w:r>
    </w:p>
    <w:p w:rsidR="000268EF" w:rsidRDefault="000268EF" w:rsidP="000268EF">
      <w:pPr>
        <w:pStyle w:val="ListParagraph"/>
        <w:numPr>
          <w:ilvl w:val="0"/>
          <w:numId w:val="14"/>
        </w:numPr>
        <w:tabs>
          <w:tab w:val="left" w:pos="2729"/>
        </w:tabs>
        <w:rPr>
          <w:lang w:val="en-US"/>
        </w:rPr>
      </w:pPr>
      <w:r w:rsidRPr="00207A0F">
        <w:rPr>
          <w:sz w:val="24"/>
          <w:lang w:val="en-US"/>
        </w:rPr>
        <w:t>Use snipping tool to copy chart into an appropriate section of your literature review section/chapter</w:t>
      </w:r>
      <w:r>
        <w:rPr>
          <w:lang w:val="en-US"/>
        </w:rPr>
        <w:t>.</w:t>
      </w:r>
    </w:p>
    <w:p w:rsidR="001D10E6" w:rsidRPr="007B4593" w:rsidRDefault="00B6108F" w:rsidP="007B4593">
      <w:pPr>
        <w:tabs>
          <w:tab w:val="left" w:pos="2729"/>
        </w:tabs>
        <w:rPr>
          <w:lang w:val="en-US"/>
        </w:rPr>
      </w:pPr>
      <w:r>
        <w:rPr>
          <w:noProof/>
          <w:lang w:val="en-US"/>
        </w:rPr>
        <mc:AlternateContent>
          <mc:Choice Requires="wps">
            <w:drawing>
              <wp:anchor distT="0" distB="0" distL="114300" distR="114300" simplePos="0" relativeHeight="251662336" behindDoc="0" locked="0" layoutInCell="1" allowOverlap="1" wp14:anchorId="1C70B228" wp14:editId="2A6F72A3">
                <wp:simplePos x="0" y="0"/>
                <wp:positionH relativeFrom="margin">
                  <wp:posOffset>2667000</wp:posOffset>
                </wp:positionH>
                <wp:positionV relativeFrom="paragraph">
                  <wp:posOffset>1722120</wp:posOffset>
                </wp:positionV>
                <wp:extent cx="1266825" cy="1257300"/>
                <wp:effectExtent l="0" t="0" r="28575" b="19050"/>
                <wp:wrapNone/>
                <wp:docPr id="6" name="Oval 6"/>
                <wp:cNvGraphicFramePr/>
                <a:graphic xmlns:a="http://schemas.openxmlformats.org/drawingml/2006/main">
                  <a:graphicData uri="http://schemas.microsoft.com/office/word/2010/wordprocessingShape">
                    <wps:wsp>
                      <wps:cNvSpPr/>
                      <wps:spPr>
                        <a:xfrm>
                          <a:off x="0" y="0"/>
                          <a:ext cx="1266825" cy="1257300"/>
                        </a:xfrm>
                        <a:prstGeom prst="ellipse">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268EF" w:rsidRPr="000268EF" w:rsidRDefault="000268EF" w:rsidP="000268EF">
                            <w:pPr>
                              <w:jc w:val="center"/>
                              <w:rPr>
                                <w:lang w:val="en-US"/>
                              </w:rPr>
                            </w:pPr>
                            <w:r>
                              <w:rPr>
                                <w:lang w:val="en-US"/>
                              </w:rPr>
                              <w:t>Selective Code 3</w:t>
                            </w:r>
                            <w:r>
                              <w:rPr>
                                <w:lang w:val="en-US"/>
                              </w:rPr>
                              <w:br/>
                              <w:t>(No. of 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w:pict>
              <v:oval w14:anchorId="1C70B228" id="Oval 6" o:spid="_x0000_s1026" style="position:absolute;margin-left:210pt;margin-top:135.6pt;width:99.75pt;height:99pt;z-index:2516623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" fillcolor="#bfbfbf [2412]" strokecolor="#1f3763 [1604]" strokeweight="1pt">
                <v:stroke joinstyle="miter"/>
                <v:textbox>
                  <w:txbxContent>
                    <w:p w:rsidR="000268EF" w:rsidRPr="000268EF" w:rsidRDefault="000268EF" w:rsidP="000268EF">
                      <w:pPr>
                        <w:jc w:val="center"/>
                        <w:rPr>
                          <w:lang w:val="en-US"/>
                        </w:rPr>
                      </w:pPr>
                      <w:r>
                        <w:rPr>
                          <w:lang w:val="en-US"/>
                        </w:rPr>
                        <w:t>Selective Code 3</w:t>
                      </w:r>
                      <w:r>
                        <w:rPr>
                          <w:lang w:val="en-US"/>
                        </w:rPr>
                        <w:br/>
                        <w:t>(No. of articles)</w:t>
                      </w:r>
                    </w:p>
                  </w:txbxContent>
                </v:textbox>
                <w10:wrap anchorx="margin"/>
              </v:oval>
            </w:pict>
          </mc:Fallback>
        </mc:AlternateContent>
      </w:r>
      <w:r>
        <w:rPr>
          <w:noProof/>
          <w:lang w:val="en-US"/>
        </w:rPr>
        <mc:AlternateContent>
          <mc:Choice Requires="wps">
            <w:drawing>
              <wp:anchor distT="0" distB="0" distL="114300" distR="114300" simplePos="0" relativeHeight="251664384" behindDoc="0" locked="0" layoutInCell="1" allowOverlap="1" wp14:anchorId="27609332" wp14:editId="3EFBABF9">
                <wp:simplePos x="0" y="0"/>
                <wp:positionH relativeFrom="margin">
                  <wp:posOffset>3733800</wp:posOffset>
                </wp:positionH>
                <wp:positionV relativeFrom="paragraph">
                  <wp:posOffset>617220</wp:posOffset>
                </wp:positionV>
                <wp:extent cx="1266825" cy="1257300"/>
                <wp:effectExtent l="0" t="0" r="28575" b="19050"/>
                <wp:wrapNone/>
                <wp:docPr id="7" name="Oval 7"/>
                <wp:cNvGraphicFramePr/>
                <a:graphic xmlns:a="http://schemas.openxmlformats.org/drawingml/2006/main">
                  <a:graphicData uri="http://schemas.microsoft.com/office/word/2010/wordprocessingShape">
                    <wps:wsp>
                      <wps:cNvSpPr/>
                      <wps:spPr>
                        <a:xfrm>
                          <a:off x="0" y="0"/>
                          <a:ext cx="1266825" cy="1257300"/>
                        </a:xfrm>
                        <a:prstGeom prst="ellipse">
                          <a:avLst/>
                        </a:prstGeom>
                        <a:solidFill>
                          <a:schemeClr val="bg1">
                            <a:lumMod val="8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268EF" w:rsidRPr="000268EF" w:rsidRDefault="000268EF" w:rsidP="000268EF">
                            <w:pPr>
                              <w:jc w:val="center"/>
                              <w:rPr>
                                <w:lang w:val="en-US"/>
                              </w:rPr>
                            </w:pPr>
                            <w:r>
                              <w:rPr>
                                <w:lang w:val="en-US"/>
                              </w:rPr>
                              <w:t>Selective Code 3</w:t>
                            </w:r>
                            <w:r>
                              <w:rPr>
                                <w:lang w:val="en-US"/>
                              </w:rPr>
                              <w:br/>
                              <w:t>(No. of 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w:pict>
              <v:oval w14:anchorId="27609332" id="Oval 7" o:spid="_x0000_s1027" style="position:absolute;margin-left:294pt;margin-top:48.6pt;width:99.75pt;height:99pt;z-index:251664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" fillcolor="#d8d8d8 [2732]" strokecolor="#1f3763 [1604]" strokeweight="1pt">
                <v:stroke joinstyle="miter"/>
                <v:textbox>
                  <w:txbxContent>
                    <w:p w:rsidR="000268EF" w:rsidRPr="000268EF" w:rsidRDefault="000268EF" w:rsidP="000268EF">
                      <w:pPr>
                        <w:jc w:val="center"/>
                        <w:rPr>
                          <w:lang w:val="en-US"/>
                        </w:rPr>
                      </w:pPr>
                      <w:r>
                        <w:rPr>
                          <w:lang w:val="en-US"/>
                        </w:rPr>
                        <w:t>Selective Code 3</w:t>
                      </w:r>
                      <w:r>
                        <w:rPr>
                          <w:lang w:val="en-US"/>
                        </w:rPr>
                        <w:br/>
                        <w:t>(No. of articles)</w:t>
                      </w:r>
                    </w:p>
                  </w:txbxContent>
                </v:textbox>
                <w10:wrap anchorx="margin"/>
              </v:oval>
            </w:pict>
          </mc:Fallback>
        </mc:AlternateContent>
      </w:r>
      <w:r>
        <w:rPr>
          <w:noProof/>
          <w:lang w:val="en-US"/>
        </w:rPr>
        <mc:AlternateContent>
          <mc:Choice Requires="wps">
            <w:drawing>
              <wp:anchor distT="0" distB="0" distL="114300" distR="114300" simplePos="0" relativeHeight="251665408" behindDoc="0" locked="0" layoutInCell="1" allowOverlap="1">
                <wp:simplePos x="0" y="0"/>
                <wp:positionH relativeFrom="margin">
                  <wp:posOffset>2638425</wp:posOffset>
                </wp:positionH>
                <wp:positionV relativeFrom="paragraph">
                  <wp:posOffset>350520</wp:posOffset>
                </wp:positionV>
                <wp:extent cx="1266825" cy="1257300"/>
                <wp:effectExtent l="0" t="0" r="28575" b="19050"/>
                <wp:wrapNone/>
                <wp:docPr id="5" name="Oval 5"/>
                <wp:cNvGraphicFramePr/>
                <a:graphic xmlns:a="http://schemas.openxmlformats.org/drawingml/2006/main">
                  <a:graphicData uri="http://schemas.microsoft.com/office/word/2010/wordprocessingShape">
                    <wps:wsp>
                      <wps:cNvSpPr/>
                      <wps:spPr>
                        <a:xfrm>
                          <a:off x="0" y="0"/>
                          <a:ext cx="1266825" cy="1257300"/>
                        </a:xfrm>
                        <a:prstGeom prst="ellipse">
                          <a:avLst/>
                        </a:prstGeom>
                        <a:solidFill>
                          <a:srgbClr val="A6A6A6">
                            <a:alpha val="69804"/>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268EF" w:rsidRPr="000268EF" w:rsidRDefault="000268EF" w:rsidP="000268EF">
                            <w:pPr>
                              <w:jc w:val="center"/>
                              <w:rPr>
                                <w:lang w:val="en-US"/>
                              </w:rPr>
                            </w:pPr>
                            <w:r>
                              <w:rPr>
                                <w:lang w:val="en-US"/>
                              </w:rPr>
                              <w:t>Selective Code 2</w:t>
                            </w:r>
                            <w:r>
                              <w:rPr>
                                <w:lang w:val="en-US"/>
                              </w:rPr>
                              <w:br/>
                              <w:t>(No. of 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w:pict>
              <v:oval id="Oval 5" o:spid="_x0000_s1028" style="position:absolute;margin-left:207.75pt;margin-top:27.6pt;width:99.75pt;height:99pt;z-index:2516654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" fillcolor="#a6a6a6" strokecolor="#1f3763 [1604]" strokeweight="1pt">
                <v:fill opacity="45746f"/>
                <v:stroke joinstyle="miter"/>
                <v:textbox>
                  <w:txbxContent>
                    <w:p w:rsidR="000268EF" w:rsidRPr="000268EF" w:rsidRDefault="000268EF" w:rsidP="000268EF">
                      <w:pPr>
                        <w:jc w:val="center"/>
                        <w:rPr>
                          <w:lang w:val="en-US"/>
                        </w:rPr>
                      </w:pPr>
                      <w:r>
                        <w:rPr>
                          <w:lang w:val="en-US"/>
                        </w:rPr>
                        <w:t>Selective Code 2</w:t>
                      </w:r>
                      <w:r>
                        <w:rPr>
                          <w:lang w:val="en-US"/>
                        </w:rPr>
                        <w:br/>
                        <w:t>(No. of articles)</w:t>
                      </w:r>
                    </w:p>
                  </w:txbxContent>
                </v:textbox>
                <w10:wrap anchorx="margin"/>
              </v:oval>
            </w:pict>
          </mc:Fallback>
        </mc:AlternateContent>
      </w:r>
      <w:r>
        <w:rPr>
          <w:noProof/>
          <w:lang w:val="en-US"/>
        </w:rPr>
        <mc:AlternateContent>
          <mc:Choice Requires="wps">
            <w:drawing>
              <wp:anchor distT="0" distB="0" distL="114300" distR="114300" simplePos="0" relativeHeight="251659264" behindDoc="0" locked="0" layoutInCell="1" allowOverlap="1">
                <wp:simplePos x="0" y="0"/>
                <wp:positionH relativeFrom="column">
                  <wp:posOffset>914400</wp:posOffset>
                </wp:positionH>
                <wp:positionV relativeFrom="paragraph">
                  <wp:posOffset>816610</wp:posOffset>
                </wp:positionV>
                <wp:extent cx="1819275" cy="1743075"/>
                <wp:effectExtent l="0" t="0" r="28575" b="28575"/>
                <wp:wrapNone/>
                <wp:docPr id="3" name="Oval 3"/>
                <wp:cNvGraphicFramePr/>
                <a:graphic xmlns:a="http://schemas.openxmlformats.org/drawingml/2006/main">
                  <a:graphicData uri="http://schemas.microsoft.com/office/word/2010/wordprocessingShape">
                    <wps:wsp>
                      <wps:cNvSpPr/>
                      <wps:spPr>
                        <a:xfrm>
                          <a:off x="0" y="0"/>
                          <a:ext cx="1819275" cy="1743075"/>
                        </a:xfrm>
                        <a:prstGeom prst="ellipse">
                          <a:avLst/>
                        </a:prstGeom>
                        <a:solidFill>
                          <a:schemeClr val="bg1">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268EF" w:rsidRDefault="000268EF" w:rsidP="000268EF">
                            <w:pPr>
                              <w:jc w:val="center"/>
                              <w:rPr>
                                <w:lang w:val="en-US"/>
                              </w:rPr>
                            </w:pPr>
                            <w:r>
                              <w:rPr>
                                <w:lang w:val="en-US"/>
                              </w:rPr>
                              <w:t>Selective Code 1</w:t>
                            </w:r>
                          </w:p>
                          <w:p w:rsidR="000268EF" w:rsidRPr="000268EF" w:rsidRDefault="000268EF" w:rsidP="000268EF">
                            <w:pPr>
                              <w:jc w:val="center"/>
                              <w:rPr>
                                <w:lang w:val="en-US"/>
                              </w:rPr>
                            </w:pPr>
                            <w:r>
                              <w:rPr>
                                <w:lang w:val="en-US"/>
                              </w:rPr>
                              <w:t>(No. of 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w:pict>
              <v:oval id="Oval 3" o:spid="_x0000_s1029" style="position:absolute;margin-left:1in;margin-top:64.3pt;width:143.25pt;height:137.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" fillcolor="#7f7f7f [1612]" strokecolor="#1f3763 [1604]" strokeweight="1pt">
                <v:stroke joinstyle="miter"/>
                <v:textbox>
                  <w:txbxContent>
                    <w:p w:rsidR="000268EF" w:rsidRDefault="000268EF" w:rsidP="000268EF">
                      <w:pPr>
                        <w:jc w:val="center"/>
                        <w:rPr>
                          <w:lang w:val="en-US"/>
                        </w:rPr>
                      </w:pPr>
                      <w:r>
                        <w:rPr>
                          <w:lang w:val="en-US"/>
                        </w:rPr>
                        <w:t>Selective Code 1</w:t>
                      </w:r>
                    </w:p>
                    <w:p w:rsidR="000268EF" w:rsidRPr="000268EF" w:rsidRDefault="000268EF" w:rsidP="000268EF">
                      <w:pPr>
                        <w:jc w:val="center"/>
                        <w:rPr>
                          <w:lang w:val="en-US"/>
                        </w:rPr>
                      </w:pPr>
                      <w:r>
                        <w:rPr>
                          <w:lang w:val="en-US"/>
                        </w:rPr>
                        <w:t>(No. of articles)</w:t>
                      </w:r>
                    </w:p>
                  </w:txbxContent>
                </v:textbox>
              </v:oval>
            </w:pict>
          </mc:Fallback>
        </mc:AlternateContent>
      </w:r>
    </w:p>
    <w:sectPr w:rsidR="001D10E6" w:rsidRPr="007B4593" w:rsidSect="004F15AA">
      <w:headerReference w:type="default" r:id="rId9"/>
      <w:footerReference w:type="default" r:id="rId10"/>
      <w:pgSz w:w="12240" w:h="15840"/>
      <w:pgMar w:top="1440" w:right="1440" w:bottom="1440" w:left="1440" w:header="360" w:footer="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0C39" w:rsidRDefault="00C80C39" w:rsidP="00D1009F">
      <w:pPr>
        <w:spacing w:after="0" w:line="240" w:lineRule="auto"/>
      </w:pPr>
      <w:r>
        <w:separator/>
      </w:r>
    </w:p>
  </w:endnote>
  <w:endnote w:type="continuationSeparator" w:id="0">
    <w:p w:rsidR="00C80C39" w:rsidRDefault="00C80C39" w:rsidP="00D10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7116948"/>
      <w:docPartObj>
        <w:docPartGallery w:val="Page Numbers (Bottom of Page)"/>
        <w:docPartUnique/>
      </w:docPartObj>
    </w:sdtPr>
    <w:sdtEndPr/>
    <w:sdtContent>
      <w:p w:rsidR="004F15AA" w:rsidRDefault="00BE76C0">
        <w:pPr>
          <w:pStyle w:val="Footer"/>
        </w:pPr>
        <w:r w:rsidRPr="00BE76C0">
          <w:rPr>
            <w:rFonts w:asciiTheme="majorHAnsi" w:eastAsiaTheme="majorEastAsia" w:hAnsiTheme="majorHAnsi" w:cstheme="majorBidi"/>
            <w:b/>
            <w:noProof/>
            <w:sz w:val="28"/>
            <w:szCs w:val="28"/>
            <w:lang w:val="en-US"/>
          </w:rPr>
          <mc:AlternateContent>
            <mc:Choice Requires="wps">
              <w:drawing>
                <wp:anchor distT="0" distB="0" distL="114300" distR="114300" simplePos="0" relativeHeight="251661312" behindDoc="0" locked="0" layoutInCell="1" allowOverlap="1">
                  <wp:simplePos x="0" y="0"/>
                  <wp:positionH relativeFrom="rightMargin">
                    <wp:align>center</wp:align>
                  </wp:positionH>
                  <wp:positionV relativeFrom="bottomMargin">
                    <wp:align>center</wp:align>
                  </wp:positionV>
                  <wp:extent cx="512445" cy="441325"/>
                  <wp:effectExtent l="0" t="0" r="1905" b="0"/>
                  <wp:wrapNone/>
                  <wp:docPr id="4" name="Flowchart: Alternate Process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441325"/>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rsidR="00BE76C0" w:rsidRDefault="00BE76C0">
                              <w:pPr>
                                <w:pStyle w:val="Footer"/>
                                <w:pBdr>
                                  <w:top w:val="single" w:sz="12" w:space="1" w:color="A5A5A5" w:themeColor="accent3"/>
                                  <w:bottom w:val="single" w:sz="48" w:space="1" w:color="A5A5A5" w:themeColor="accent3"/>
                                </w:pBdr>
                                <w:jc w:val="center"/>
                                <w:rPr>
                                  <w:sz w:val="28"/>
                                  <w:szCs w:val="28"/>
                                </w:rPr>
                              </w:pPr>
                              <w:r>
                                <w:fldChar w:fldCharType="begin"/>
                              </w:r>
                              <w:r>
                                <w:instrText xml:space="preserve"> PAGE    \* MERGEFORMAT </w:instrText>
                              </w:r>
                              <w:r>
                                <w:fldChar w:fldCharType="separate"/>
                              </w:r>
                              <w:r w:rsidR="001277F6" w:rsidRPr="001277F6">
                                <w:rPr>
                                  <w:noProof/>
                                  <w:sz w:val="28"/>
                                  <w:szCs w:val="28"/>
                                </w:rPr>
                                <w:t>6</w:t>
                              </w:r>
                              <w:r>
                                <w:rPr>
                                  <w:noProof/>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 o:spid="_x0000_s1030" type="#_x0000_t176" style="position:absolute;margin-left:0;margin-top:0;width:40.35pt;height:34.75pt;z-index:25166131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" filled="f" fillcolor="#5c83b4" stroked="f" strokecolor="#737373">
                  <v:textbox>
                    <w:txbxContent>
                      <w:p w:rsidR="00BE76C0" w:rsidRDefault="00BE76C0">
                        <w:pPr>
                          <w:pStyle w:val="Footer"/>
                          <w:pBdr>
                            <w:top w:val="single" w:sz="12" w:space="1" w:color="A5A5A5" w:themeColor="accent3"/>
                            <w:bottom w:val="single" w:sz="48" w:space="1" w:color="A5A5A5" w:themeColor="accent3"/>
                          </w:pBdr>
                          <w:jc w:val="center"/>
                          <w:rPr>
                            <w:sz w:val="28"/>
                            <w:szCs w:val="28"/>
                          </w:rPr>
                        </w:pPr>
                        <w:r>
                          <w:fldChar w:fldCharType="begin"/>
                        </w:r>
                        <w:r>
                          <w:instrText xml:space="preserve"> PAGE    \* MERGEFORMAT </w:instrText>
                        </w:r>
                        <w:r>
                          <w:fldChar w:fldCharType="separate"/>
                        </w:r>
                        <w:r w:rsidR="001277F6" w:rsidRPr="001277F6">
                          <w:rPr>
                            <w:noProof/>
                            <w:sz w:val="28"/>
                            <w:szCs w:val="28"/>
                          </w:rPr>
                          <w:t>6</w:t>
                        </w:r>
                        <w:r>
                          <w:rPr>
                            <w:noProof/>
                            <w:sz w:val="28"/>
                            <w:szCs w:val="28"/>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0C39" w:rsidRDefault="00C80C39" w:rsidP="00D1009F">
      <w:pPr>
        <w:spacing w:after="0" w:line="240" w:lineRule="auto"/>
      </w:pPr>
      <w:r>
        <w:separator/>
      </w:r>
    </w:p>
  </w:footnote>
  <w:footnote w:type="continuationSeparator" w:id="0">
    <w:p w:rsidR="00C80C39" w:rsidRDefault="00C80C39" w:rsidP="00D100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2348" w:type="dxa"/>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5C5FF"/>
      <w:tblLook w:val="04A0" w:firstRow="1" w:lastRow="0" w:firstColumn="1" w:lastColumn="0" w:noHBand="0" w:noVBand="1"/>
    </w:tblPr>
    <w:tblGrid>
      <w:gridCol w:w="2628"/>
      <w:gridCol w:w="9720"/>
    </w:tblGrid>
    <w:tr w:rsidR="004F15AA" w:rsidTr="0015323E">
      <w:trPr>
        <w:trHeight w:val="2150"/>
      </w:trPr>
      <w:tc>
        <w:tcPr>
          <w:tcW w:w="2628" w:type="dxa"/>
          <w:shd w:val="clear" w:color="auto" w:fill="C5C5FF"/>
        </w:tcPr>
        <w:p w:rsidR="00D1009F" w:rsidRDefault="004F15AA">
          <w:pPr>
            <w:pStyle w:val="Header"/>
          </w:pPr>
          <w:r>
            <w:rPr>
              <w:noProof/>
              <w:lang w:val="en-US"/>
            </w:rPr>
            <mc:AlternateContent>
              <mc:Choice Requires="wpg">
                <w:drawing>
                  <wp:anchor distT="0" distB="0" distL="114300" distR="114300" simplePos="0" relativeHeight="251659264" behindDoc="0" locked="0" layoutInCell="1" allowOverlap="1">
                    <wp:simplePos x="0" y="0"/>
                    <wp:positionH relativeFrom="column">
                      <wp:posOffset>467360</wp:posOffset>
                    </wp:positionH>
                    <wp:positionV relativeFrom="paragraph">
                      <wp:posOffset>92075</wp:posOffset>
                    </wp:positionV>
                    <wp:extent cx="1362075" cy="1180465"/>
                    <wp:effectExtent l="0" t="0" r="0" b="0"/>
                    <wp:wrapNone/>
                    <wp:docPr id="1" name="Google Shape;530;p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362075" cy="1180465"/>
                              <a:chOff x="0" y="0"/>
                              <a:chExt cx="2149388" cy="1862100"/>
                            </a:xfrm>
                          </wpg:grpSpPr>
                          <wps:wsp>
                            <wps:cNvPr id="11" name="Google Shape;531;p39"/>
                            <wps:cNvSpPr/>
                            <wps:spPr>
                              <a:xfrm>
                                <a:off x="1919288" y="193675"/>
                                <a:ext cx="230100" cy="155700"/>
                              </a:xfrm>
                              <a:custGeom>
                                <a:avLst/>
                                <a:gdLst/>
                                <a:ahLst/>
                                <a:cxnLst/>
                                <a:rect l="l" t="t" r="r" b="b"/>
                                <a:pathLst>
                                  <a:path w="120000" h="120000" extrusionOk="0">
                                    <a:moveTo>
                                      <a:pt x="120000" y="41379"/>
                                    </a:moveTo>
                                    <a:cubicBezTo>
                                      <a:pt x="120000" y="20689"/>
                                      <a:pt x="108837" y="0"/>
                                      <a:pt x="94883" y="0"/>
                                    </a:cubicBezTo>
                                    <a:cubicBezTo>
                                      <a:pt x="50232" y="0"/>
                                      <a:pt x="50232" y="0"/>
                                      <a:pt x="50232" y="0"/>
                                    </a:cubicBezTo>
                                    <a:cubicBezTo>
                                      <a:pt x="0" y="0"/>
                                      <a:pt x="0" y="0"/>
                                      <a:pt x="0" y="0"/>
                                    </a:cubicBezTo>
                                    <a:cubicBezTo>
                                      <a:pt x="0" y="20689"/>
                                      <a:pt x="0" y="20689"/>
                                      <a:pt x="0" y="20689"/>
                                    </a:cubicBezTo>
                                    <a:cubicBezTo>
                                      <a:pt x="41860" y="20689"/>
                                      <a:pt x="41860" y="20689"/>
                                      <a:pt x="41860" y="20689"/>
                                    </a:cubicBezTo>
                                    <a:cubicBezTo>
                                      <a:pt x="41860" y="49655"/>
                                      <a:pt x="41860" y="49655"/>
                                      <a:pt x="41860" y="49655"/>
                                    </a:cubicBezTo>
                                    <a:cubicBezTo>
                                      <a:pt x="0" y="49655"/>
                                      <a:pt x="0" y="49655"/>
                                      <a:pt x="0" y="49655"/>
                                    </a:cubicBezTo>
                                    <a:cubicBezTo>
                                      <a:pt x="0" y="70344"/>
                                      <a:pt x="0" y="70344"/>
                                      <a:pt x="0" y="70344"/>
                                    </a:cubicBezTo>
                                    <a:cubicBezTo>
                                      <a:pt x="41860" y="70344"/>
                                      <a:pt x="41860" y="70344"/>
                                      <a:pt x="41860" y="70344"/>
                                    </a:cubicBezTo>
                                    <a:cubicBezTo>
                                      <a:pt x="41860" y="99310"/>
                                      <a:pt x="41860" y="99310"/>
                                      <a:pt x="41860" y="99310"/>
                                    </a:cubicBezTo>
                                    <a:cubicBezTo>
                                      <a:pt x="0" y="99310"/>
                                      <a:pt x="0" y="99310"/>
                                      <a:pt x="0" y="99310"/>
                                    </a:cubicBezTo>
                                    <a:cubicBezTo>
                                      <a:pt x="0" y="120000"/>
                                      <a:pt x="0" y="120000"/>
                                      <a:pt x="0" y="120000"/>
                                    </a:cubicBezTo>
                                    <a:cubicBezTo>
                                      <a:pt x="50232" y="120000"/>
                                      <a:pt x="50232" y="120000"/>
                                      <a:pt x="50232" y="120000"/>
                                    </a:cubicBezTo>
                                    <a:cubicBezTo>
                                      <a:pt x="94883" y="120000"/>
                                      <a:pt x="94883" y="120000"/>
                                      <a:pt x="94883" y="120000"/>
                                    </a:cubicBezTo>
                                    <a:cubicBezTo>
                                      <a:pt x="94883" y="120000"/>
                                      <a:pt x="94883" y="120000"/>
                                      <a:pt x="94883" y="120000"/>
                                    </a:cubicBezTo>
                                    <a:cubicBezTo>
                                      <a:pt x="100465" y="120000"/>
                                      <a:pt x="108837" y="115862"/>
                                      <a:pt x="114418" y="107586"/>
                                    </a:cubicBezTo>
                                    <a:cubicBezTo>
                                      <a:pt x="117209" y="99310"/>
                                      <a:pt x="120000" y="86896"/>
                                      <a:pt x="120000" y="78620"/>
                                    </a:cubicBezTo>
                                    <a:lnTo>
                                      <a:pt x="120000" y="41379"/>
                                    </a:lnTo>
                                    <a:close/>
                                    <a:moveTo>
                                      <a:pt x="64186" y="99310"/>
                                    </a:moveTo>
                                    <a:cubicBezTo>
                                      <a:pt x="55813" y="99310"/>
                                      <a:pt x="55813" y="99310"/>
                                      <a:pt x="55813" y="99310"/>
                                    </a:cubicBezTo>
                                    <a:cubicBezTo>
                                      <a:pt x="55813" y="20689"/>
                                      <a:pt x="55813" y="20689"/>
                                      <a:pt x="55813" y="20689"/>
                                    </a:cubicBezTo>
                                    <a:cubicBezTo>
                                      <a:pt x="64186" y="20689"/>
                                      <a:pt x="64186" y="20689"/>
                                      <a:pt x="64186" y="20689"/>
                                    </a:cubicBezTo>
                                    <a:lnTo>
                                      <a:pt x="64186" y="99310"/>
                                    </a:lnTo>
                                    <a:close/>
                                    <a:moveTo>
                                      <a:pt x="103255" y="91034"/>
                                    </a:moveTo>
                                    <a:cubicBezTo>
                                      <a:pt x="100465" y="95172"/>
                                      <a:pt x="97674" y="99310"/>
                                      <a:pt x="94883" y="99310"/>
                                    </a:cubicBezTo>
                                    <a:cubicBezTo>
                                      <a:pt x="94883" y="99310"/>
                                      <a:pt x="94883" y="99310"/>
                                      <a:pt x="94883" y="99310"/>
                                    </a:cubicBezTo>
                                    <a:cubicBezTo>
                                      <a:pt x="78139" y="99310"/>
                                      <a:pt x="78139" y="99310"/>
                                      <a:pt x="78139" y="99310"/>
                                    </a:cubicBezTo>
                                    <a:cubicBezTo>
                                      <a:pt x="78139" y="20689"/>
                                      <a:pt x="78139" y="20689"/>
                                      <a:pt x="78139" y="20689"/>
                                    </a:cubicBezTo>
                                    <a:cubicBezTo>
                                      <a:pt x="94883" y="20689"/>
                                      <a:pt x="94883" y="20689"/>
                                      <a:pt x="94883" y="20689"/>
                                    </a:cubicBezTo>
                                    <a:cubicBezTo>
                                      <a:pt x="100465" y="20689"/>
                                      <a:pt x="106046" y="33103"/>
                                      <a:pt x="106046" y="41379"/>
                                    </a:cubicBezTo>
                                    <a:cubicBezTo>
                                      <a:pt x="106046" y="78620"/>
                                      <a:pt x="106046" y="78620"/>
                                      <a:pt x="106046" y="78620"/>
                                    </a:cubicBezTo>
                                    <a:cubicBezTo>
                                      <a:pt x="106046" y="82758"/>
                                      <a:pt x="106046" y="86896"/>
                                      <a:pt x="103255" y="91034"/>
                                    </a:cubicBezTo>
                                    <a:close/>
                                  </a:path>
                                </a:pathLst>
                              </a:custGeom>
                              <a:solidFill>
                                <a:srgbClr val="FFFFFF"/>
                              </a:solidFill>
                              <a:ln>
                                <a:noFill/>
                              </a:ln>
                            </wps:spPr>
                            <wps:bodyPr spcFirstLastPara="1" wrap="square" lIns="91425" tIns="45700" rIns="91425" bIns="45700" anchor="t" anchorCtr="0">
                              <a:noAutofit/>
                            </wps:bodyPr>
                          </wps:wsp>
                          <wps:wsp>
                            <wps:cNvPr id="12" name="Google Shape;532;p39"/>
                            <wps:cNvSpPr/>
                            <wps:spPr>
                              <a:xfrm>
                                <a:off x="1090613" y="193675"/>
                                <a:ext cx="347700" cy="155700"/>
                              </a:xfrm>
                              <a:custGeom>
                                <a:avLst/>
                                <a:gdLst/>
                                <a:ahLst/>
                                <a:cxnLst/>
                                <a:rect l="l" t="t" r="r" b="b"/>
                                <a:pathLst>
                                  <a:path w="120000" h="120000" extrusionOk="0">
                                    <a:moveTo>
                                      <a:pt x="42461" y="4137"/>
                                    </a:moveTo>
                                    <a:cubicBezTo>
                                      <a:pt x="1846" y="49655"/>
                                      <a:pt x="1846" y="49655"/>
                                      <a:pt x="1846" y="49655"/>
                                    </a:cubicBezTo>
                                    <a:cubicBezTo>
                                      <a:pt x="0" y="53793"/>
                                      <a:pt x="0" y="57931"/>
                                      <a:pt x="0" y="62068"/>
                                    </a:cubicBezTo>
                                    <a:cubicBezTo>
                                      <a:pt x="0" y="62068"/>
                                      <a:pt x="0" y="66206"/>
                                      <a:pt x="1846" y="70344"/>
                                    </a:cubicBezTo>
                                    <a:cubicBezTo>
                                      <a:pt x="42461" y="115862"/>
                                      <a:pt x="42461" y="115862"/>
                                      <a:pt x="42461" y="115862"/>
                                    </a:cubicBezTo>
                                    <a:cubicBezTo>
                                      <a:pt x="42461" y="120000"/>
                                      <a:pt x="44307" y="120000"/>
                                      <a:pt x="44307" y="120000"/>
                                    </a:cubicBezTo>
                                    <a:cubicBezTo>
                                      <a:pt x="120000" y="120000"/>
                                      <a:pt x="120000" y="120000"/>
                                      <a:pt x="120000" y="120000"/>
                                    </a:cubicBezTo>
                                    <a:cubicBezTo>
                                      <a:pt x="120000" y="99310"/>
                                      <a:pt x="120000" y="99310"/>
                                      <a:pt x="120000" y="99310"/>
                                    </a:cubicBezTo>
                                    <a:cubicBezTo>
                                      <a:pt x="49846" y="99310"/>
                                      <a:pt x="49846" y="99310"/>
                                      <a:pt x="49846" y="99310"/>
                                    </a:cubicBezTo>
                                    <a:cubicBezTo>
                                      <a:pt x="49846" y="91034"/>
                                      <a:pt x="49846" y="91034"/>
                                      <a:pt x="49846" y="91034"/>
                                    </a:cubicBezTo>
                                    <a:cubicBezTo>
                                      <a:pt x="59076" y="70344"/>
                                      <a:pt x="59076" y="70344"/>
                                      <a:pt x="59076" y="70344"/>
                                    </a:cubicBezTo>
                                    <a:cubicBezTo>
                                      <a:pt x="120000" y="70344"/>
                                      <a:pt x="120000" y="70344"/>
                                      <a:pt x="120000" y="70344"/>
                                    </a:cubicBezTo>
                                    <a:cubicBezTo>
                                      <a:pt x="120000" y="49655"/>
                                      <a:pt x="120000" y="49655"/>
                                      <a:pt x="120000" y="49655"/>
                                    </a:cubicBezTo>
                                    <a:cubicBezTo>
                                      <a:pt x="59076" y="49655"/>
                                      <a:pt x="59076" y="49655"/>
                                      <a:pt x="59076" y="49655"/>
                                    </a:cubicBezTo>
                                    <a:cubicBezTo>
                                      <a:pt x="49846" y="28965"/>
                                      <a:pt x="49846" y="28965"/>
                                      <a:pt x="49846" y="28965"/>
                                    </a:cubicBezTo>
                                    <a:cubicBezTo>
                                      <a:pt x="49846" y="20689"/>
                                      <a:pt x="49846" y="20689"/>
                                      <a:pt x="49846" y="20689"/>
                                    </a:cubicBezTo>
                                    <a:cubicBezTo>
                                      <a:pt x="120000" y="20689"/>
                                      <a:pt x="120000" y="20689"/>
                                      <a:pt x="120000" y="20689"/>
                                    </a:cubicBezTo>
                                    <a:cubicBezTo>
                                      <a:pt x="120000" y="0"/>
                                      <a:pt x="120000" y="0"/>
                                      <a:pt x="120000" y="0"/>
                                    </a:cubicBezTo>
                                    <a:cubicBezTo>
                                      <a:pt x="44307" y="0"/>
                                      <a:pt x="44307" y="0"/>
                                      <a:pt x="44307" y="0"/>
                                    </a:cubicBezTo>
                                    <a:cubicBezTo>
                                      <a:pt x="44307" y="0"/>
                                      <a:pt x="42461" y="0"/>
                                      <a:pt x="42461" y="4137"/>
                                    </a:cubicBezTo>
                                    <a:close/>
                                    <a:moveTo>
                                      <a:pt x="18461" y="66206"/>
                                    </a:moveTo>
                                    <a:cubicBezTo>
                                      <a:pt x="14769" y="62068"/>
                                      <a:pt x="14769" y="62068"/>
                                      <a:pt x="14769" y="62068"/>
                                    </a:cubicBezTo>
                                    <a:cubicBezTo>
                                      <a:pt x="18461" y="53793"/>
                                      <a:pt x="18461" y="53793"/>
                                      <a:pt x="18461" y="53793"/>
                                    </a:cubicBezTo>
                                    <a:lnTo>
                                      <a:pt x="18461" y="66206"/>
                                    </a:lnTo>
                                    <a:close/>
                                    <a:moveTo>
                                      <a:pt x="49846" y="62068"/>
                                    </a:moveTo>
                                    <a:cubicBezTo>
                                      <a:pt x="40615" y="78620"/>
                                      <a:pt x="40615" y="78620"/>
                                      <a:pt x="40615" y="78620"/>
                                    </a:cubicBezTo>
                                    <a:cubicBezTo>
                                      <a:pt x="40615" y="82758"/>
                                      <a:pt x="40615" y="82758"/>
                                      <a:pt x="40615" y="86896"/>
                                    </a:cubicBezTo>
                                    <a:cubicBezTo>
                                      <a:pt x="40615" y="91034"/>
                                      <a:pt x="40615" y="91034"/>
                                      <a:pt x="40615" y="91034"/>
                                    </a:cubicBezTo>
                                    <a:cubicBezTo>
                                      <a:pt x="27692" y="74482"/>
                                      <a:pt x="27692" y="74482"/>
                                      <a:pt x="27692" y="74482"/>
                                    </a:cubicBezTo>
                                    <a:cubicBezTo>
                                      <a:pt x="27692" y="45517"/>
                                      <a:pt x="27692" y="45517"/>
                                      <a:pt x="27692" y="45517"/>
                                    </a:cubicBezTo>
                                    <a:cubicBezTo>
                                      <a:pt x="40615" y="28965"/>
                                      <a:pt x="40615" y="28965"/>
                                      <a:pt x="40615" y="28965"/>
                                    </a:cubicBezTo>
                                    <a:cubicBezTo>
                                      <a:pt x="40615" y="33103"/>
                                      <a:pt x="40615" y="33103"/>
                                      <a:pt x="40615" y="33103"/>
                                    </a:cubicBezTo>
                                    <a:cubicBezTo>
                                      <a:pt x="40615" y="37241"/>
                                      <a:pt x="40615" y="37241"/>
                                      <a:pt x="40615" y="41379"/>
                                    </a:cubicBezTo>
                                    <a:lnTo>
                                      <a:pt x="49846" y="62068"/>
                                    </a:lnTo>
                                    <a:close/>
                                  </a:path>
                                </a:pathLst>
                              </a:custGeom>
                              <a:solidFill>
                                <a:srgbClr val="FFFFFF"/>
                              </a:solidFill>
                              <a:ln>
                                <a:noFill/>
                              </a:ln>
                            </wps:spPr>
                            <wps:bodyPr spcFirstLastPara="1" wrap="square" lIns="91425" tIns="45700" rIns="91425" bIns="45700" anchor="t" anchorCtr="0">
                              <a:noAutofit/>
                            </wps:bodyPr>
                          </wps:wsp>
                          <wps:wsp>
                            <wps:cNvPr id="13" name="Google Shape;533;p39"/>
                            <wps:cNvSpPr/>
                            <wps:spPr>
                              <a:xfrm>
                                <a:off x="0" y="477837"/>
                                <a:ext cx="1106400" cy="831900"/>
                              </a:xfrm>
                              <a:custGeom>
                                <a:avLst/>
                                <a:gdLst/>
                                <a:ahLst/>
                                <a:cxnLst/>
                                <a:rect l="l" t="t" r="r" b="b"/>
                                <a:pathLst>
                                  <a:path w="120000" h="120000" extrusionOk="0">
                                    <a:moveTo>
                                      <a:pt x="120000" y="14709"/>
                                    </a:moveTo>
                                    <a:cubicBezTo>
                                      <a:pt x="120000" y="6193"/>
                                      <a:pt x="115362" y="0"/>
                                      <a:pt x="108985" y="0"/>
                                    </a:cubicBezTo>
                                    <a:cubicBezTo>
                                      <a:pt x="11594" y="0"/>
                                      <a:pt x="11594" y="0"/>
                                      <a:pt x="11594" y="0"/>
                                    </a:cubicBezTo>
                                    <a:cubicBezTo>
                                      <a:pt x="5217" y="0"/>
                                      <a:pt x="0" y="6193"/>
                                      <a:pt x="0" y="14709"/>
                                    </a:cubicBezTo>
                                    <a:cubicBezTo>
                                      <a:pt x="0" y="100645"/>
                                      <a:pt x="0" y="100645"/>
                                      <a:pt x="0" y="100645"/>
                                    </a:cubicBezTo>
                                    <a:cubicBezTo>
                                      <a:pt x="0" y="102193"/>
                                      <a:pt x="579" y="102967"/>
                                      <a:pt x="1739" y="102967"/>
                                    </a:cubicBezTo>
                                    <a:cubicBezTo>
                                      <a:pt x="9855" y="102967"/>
                                      <a:pt x="9855" y="102967"/>
                                      <a:pt x="9855" y="102967"/>
                                    </a:cubicBezTo>
                                    <a:cubicBezTo>
                                      <a:pt x="9855" y="117677"/>
                                      <a:pt x="9855" y="117677"/>
                                      <a:pt x="9855" y="117677"/>
                                    </a:cubicBezTo>
                                    <a:cubicBezTo>
                                      <a:pt x="9855" y="119225"/>
                                      <a:pt x="10434" y="120000"/>
                                      <a:pt x="11594" y="120000"/>
                                    </a:cubicBezTo>
                                    <a:cubicBezTo>
                                      <a:pt x="108985" y="120000"/>
                                      <a:pt x="108985" y="120000"/>
                                      <a:pt x="108985" y="120000"/>
                                    </a:cubicBezTo>
                                    <a:cubicBezTo>
                                      <a:pt x="109565" y="120000"/>
                                      <a:pt x="110144" y="119225"/>
                                      <a:pt x="110144" y="117677"/>
                                    </a:cubicBezTo>
                                    <a:cubicBezTo>
                                      <a:pt x="110144" y="29419"/>
                                      <a:pt x="110144" y="29419"/>
                                      <a:pt x="110144" y="29419"/>
                                    </a:cubicBezTo>
                                    <a:cubicBezTo>
                                      <a:pt x="115942" y="28645"/>
                                      <a:pt x="120000" y="22451"/>
                                      <a:pt x="120000" y="14709"/>
                                    </a:cubicBezTo>
                                    <a:close/>
                                    <a:moveTo>
                                      <a:pt x="2898" y="99096"/>
                                    </a:moveTo>
                                    <a:cubicBezTo>
                                      <a:pt x="2898" y="14709"/>
                                      <a:pt x="2898" y="14709"/>
                                      <a:pt x="2898" y="14709"/>
                                    </a:cubicBezTo>
                                    <a:cubicBezTo>
                                      <a:pt x="2898" y="8516"/>
                                      <a:pt x="6956" y="3870"/>
                                      <a:pt x="11594" y="3870"/>
                                    </a:cubicBezTo>
                                    <a:cubicBezTo>
                                      <a:pt x="16231" y="3870"/>
                                      <a:pt x="19710" y="8516"/>
                                      <a:pt x="19710" y="14709"/>
                                    </a:cubicBezTo>
                                    <a:cubicBezTo>
                                      <a:pt x="19710" y="15483"/>
                                      <a:pt x="19710" y="16258"/>
                                      <a:pt x="19710" y="17032"/>
                                    </a:cubicBezTo>
                                    <a:cubicBezTo>
                                      <a:pt x="11594" y="17032"/>
                                      <a:pt x="11594" y="17032"/>
                                      <a:pt x="11594" y="17032"/>
                                    </a:cubicBezTo>
                                    <a:cubicBezTo>
                                      <a:pt x="10434" y="17032"/>
                                      <a:pt x="9855" y="17806"/>
                                      <a:pt x="9855" y="19354"/>
                                    </a:cubicBezTo>
                                    <a:cubicBezTo>
                                      <a:pt x="9855" y="99096"/>
                                      <a:pt x="9855" y="99096"/>
                                      <a:pt x="9855" y="99096"/>
                                    </a:cubicBezTo>
                                    <a:lnTo>
                                      <a:pt x="2898" y="99096"/>
                                    </a:lnTo>
                                    <a:close/>
                                    <a:moveTo>
                                      <a:pt x="12753" y="25548"/>
                                    </a:moveTo>
                                    <a:cubicBezTo>
                                      <a:pt x="12753" y="20903"/>
                                      <a:pt x="12753" y="20903"/>
                                      <a:pt x="12753" y="20903"/>
                                    </a:cubicBezTo>
                                    <a:cubicBezTo>
                                      <a:pt x="17971" y="20903"/>
                                      <a:pt x="17971" y="20903"/>
                                      <a:pt x="17971" y="20903"/>
                                    </a:cubicBezTo>
                                    <a:cubicBezTo>
                                      <a:pt x="16811" y="23225"/>
                                      <a:pt x="15072" y="25548"/>
                                      <a:pt x="12753" y="25548"/>
                                    </a:cubicBezTo>
                                    <a:close/>
                                    <a:moveTo>
                                      <a:pt x="107246" y="116129"/>
                                    </a:moveTo>
                                    <a:cubicBezTo>
                                      <a:pt x="12753" y="116129"/>
                                      <a:pt x="12753" y="116129"/>
                                      <a:pt x="12753" y="116129"/>
                                    </a:cubicBezTo>
                                    <a:cubicBezTo>
                                      <a:pt x="12753" y="30193"/>
                                      <a:pt x="12753" y="30193"/>
                                      <a:pt x="12753" y="30193"/>
                                    </a:cubicBezTo>
                                    <a:cubicBezTo>
                                      <a:pt x="107246" y="30193"/>
                                      <a:pt x="107246" y="30193"/>
                                      <a:pt x="107246" y="30193"/>
                                    </a:cubicBezTo>
                                    <a:lnTo>
                                      <a:pt x="107246" y="116129"/>
                                    </a:lnTo>
                                    <a:close/>
                                    <a:moveTo>
                                      <a:pt x="108985" y="25548"/>
                                    </a:moveTo>
                                    <a:cubicBezTo>
                                      <a:pt x="108985" y="26322"/>
                                      <a:pt x="108985" y="26322"/>
                                      <a:pt x="108985" y="26322"/>
                                    </a:cubicBezTo>
                                    <a:cubicBezTo>
                                      <a:pt x="108985" y="26322"/>
                                      <a:pt x="108985" y="26322"/>
                                      <a:pt x="108985" y="26322"/>
                                    </a:cubicBezTo>
                                    <a:cubicBezTo>
                                      <a:pt x="19130" y="26322"/>
                                      <a:pt x="19130" y="26322"/>
                                      <a:pt x="19130" y="26322"/>
                                    </a:cubicBezTo>
                                    <a:cubicBezTo>
                                      <a:pt x="21449" y="23225"/>
                                      <a:pt x="22608" y="19354"/>
                                      <a:pt x="22608" y="14709"/>
                                    </a:cubicBezTo>
                                    <a:cubicBezTo>
                                      <a:pt x="22608" y="10064"/>
                                      <a:pt x="21449" y="6193"/>
                                      <a:pt x="19130" y="3870"/>
                                    </a:cubicBezTo>
                                    <a:cubicBezTo>
                                      <a:pt x="108985" y="3870"/>
                                      <a:pt x="108985" y="3870"/>
                                      <a:pt x="108985" y="3870"/>
                                    </a:cubicBezTo>
                                    <a:cubicBezTo>
                                      <a:pt x="113623" y="3870"/>
                                      <a:pt x="117101" y="8516"/>
                                      <a:pt x="117101" y="14709"/>
                                    </a:cubicBezTo>
                                    <a:cubicBezTo>
                                      <a:pt x="117101" y="20903"/>
                                      <a:pt x="113623" y="25548"/>
                                      <a:pt x="108985" y="25548"/>
                                    </a:cubicBezTo>
                                    <a:close/>
                                  </a:path>
                                </a:pathLst>
                              </a:custGeom>
                              <a:solidFill>
                                <a:srgbClr val="000000"/>
                              </a:solidFill>
                              <a:ln>
                                <a:noFill/>
                              </a:ln>
                            </wps:spPr>
                            <wps:bodyPr spcFirstLastPara="1" wrap="square" lIns="91425" tIns="45700" rIns="91425" bIns="45700" anchor="t" anchorCtr="0">
                              <a:noAutofit/>
                            </wps:bodyPr>
                          </wps:wsp>
                          <wps:wsp>
                            <wps:cNvPr id="14" name="Google Shape;534;p39"/>
                            <wps:cNvSpPr/>
                            <wps:spPr>
                              <a:xfrm>
                                <a:off x="212725" y="793750"/>
                                <a:ext cx="381000" cy="381000"/>
                              </a:xfrm>
                              <a:custGeom>
                                <a:avLst/>
                                <a:gdLst/>
                                <a:ahLst/>
                                <a:cxnLst/>
                                <a:rect l="l" t="t" r="r" b="b"/>
                                <a:pathLst>
                                  <a:path w="120000" h="120000" extrusionOk="0">
                                    <a:moveTo>
                                      <a:pt x="59154" y="120000"/>
                                    </a:moveTo>
                                    <a:cubicBezTo>
                                      <a:pt x="92957" y="120000"/>
                                      <a:pt x="120000" y="92957"/>
                                      <a:pt x="120000" y="60845"/>
                                    </a:cubicBezTo>
                                    <a:cubicBezTo>
                                      <a:pt x="120000" y="27042"/>
                                      <a:pt x="92957" y="0"/>
                                      <a:pt x="59154" y="0"/>
                                    </a:cubicBezTo>
                                    <a:cubicBezTo>
                                      <a:pt x="27042" y="0"/>
                                      <a:pt x="0" y="27042"/>
                                      <a:pt x="0" y="60845"/>
                                    </a:cubicBezTo>
                                    <a:cubicBezTo>
                                      <a:pt x="0" y="92957"/>
                                      <a:pt x="27042" y="120000"/>
                                      <a:pt x="59154" y="120000"/>
                                    </a:cubicBezTo>
                                    <a:close/>
                                    <a:moveTo>
                                      <a:pt x="96338" y="23661"/>
                                    </a:moveTo>
                                    <a:cubicBezTo>
                                      <a:pt x="94647" y="27042"/>
                                      <a:pt x="92957" y="33802"/>
                                      <a:pt x="87887" y="35492"/>
                                    </a:cubicBezTo>
                                    <a:cubicBezTo>
                                      <a:pt x="81126" y="35492"/>
                                      <a:pt x="74366" y="37183"/>
                                      <a:pt x="70985" y="40563"/>
                                    </a:cubicBezTo>
                                    <a:cubicBezTo>
                                      <a:pt x="70985" y="38873"/>
                                      <a:pt x="70985" y="38873"/>
                                      <a:pt x="70985" y="38873"/>
                                    </a:cubicBezTo>
                                    <a:cubicBezTo>
                                      <a:pt x="72676" y="23661"/>
                                      <a:pt x="69295" y="20281"/>
                                      <a:pt x="69295" y="20281"/>
                                    </a:cubicBezTo>
                                    <a:cubicBezTo>
                                      <a:pt x="65915" y="18591"/>
                                      <a:pt x="64225" y="18591"/>
                                      <a:pt x="62535" y="20281"/>
                                    </a:cubicBezTo>
                                    <a:cubicBezTo>
                                      <a:pt x="60845" y="20281"/>
                                      <a:pt x="60845" y="20281"/>
                                      <a:pt x="59154" y="20281"/>
                                    </a:cubicBezTo>
                                    <a:cubicBezTo>
                                      <a:pt x="59154" y="20281"/>
                                      <a:pt x="59154" y="18591"/>
                                      <a:pt x="59154" y="18591"/>
                                    </a:cubicBezTo>
                                    <a:cubicBezTo>
                                      <a:pt x="59154" y="16901"/>
                                      <a:pt x="67605" y="13521"/>
                                      <a:pt x="76056" y="11830"/>
                                    </a:cubicBezTo>
                                    <a:cubicBezTo>
                                      <a:pt x="82816" y="13521"/>
                                      <a:pt x="89577" y="18591"/>
                                      <a:pt x="96338" y="23661"/>
                                    </a:cubicBezTo>
                                    <a:close/>
                                    <a:moveTo>
                                      <a:pt x="72676" y="79436"/>
                                    </a:moveTo>
                                    <a:cubicBezTo>
                                      <a:pt x="69295" y="82816"/>
                                      <a:pt x="67605" y="82816"/>
                                      <a:pt x="67605" y="82816"/>
                                    </a:cubicBezTo>
                                    <a:cubicBezTo>
                                      <a:pt x="65915" y="82816"/>
                                      <a:pt x="64225" y="84507"/>
                                      <a:pt x="64225" y="86197"/>
                                    </a:cubicBezTo>
                                    <a:cubicBezTo>
                                      <a:pt x="64225" y="89577"/>
                                      <a:pt x="64225" y="94647"/>
                                      <a:pt x="55774" y="94647"/>
                                    </a:cubicBezTo>
                                    <a:cubicBezTo>
                                      <a:pt x="54084" y="92957"/>
                                      <a:pt x="52394" y="87887"/>
                                      <a:pt x="52394" y="87887"/>
                                    </a:cubicBezTo>
                                    <a:cubicBezTo>
                                      <a:pt x="52394" y="86197"/>
                                      <a:pt x="52394" y="86197"/>
                                      <a:pt x="52394" y="84507"/>
                                    </a:cubicBezTo>
                                    <a:cubicBezTo>
                                      <a:pt x="52394" y="84507"/>
                                      <a:pt x="54084" y="81126"/>
                                      <a:pt x="54084" y="79436"/>
                                    </a:cubicBezTo>
                                    <a:cubicBezTo>
                                      <a:pt x="54084" y="76056"/>
                                      <a:pt x="52394" y="72676"/>
                                      <a:pt x="49014" y="70985"/>
                                    </a:cubicBezTo>
                                    <a:cubicBezTo>
                                      <a:pt x="49014" y="67605"/>
                                      <a:pt x="47323" y="64225"/>
                                      <a:pt x="45633" y="62535"/>
                                    </a:cubicBezTo>
                                    <a:cubicBezTo>
                                      <a:pt x="42253" y="60845"/>
                                      <a:pt x="37183" y="60845"/>
                                      <a:pt x="33802" y="60845"/>
                                    </a:cubicBezTo>
                                    <a:cubicBezTo>
                                      <a:pt x="32112" y="60845"/>
                                      <a:pt x="32112" y="60845"/>
                                      <a:pt x="30422" y="60845"/>
                                    </a:cubicBezTo>
                                    <a:cubicBezTo>
                                      <a:pt x="27042" y="60845"/>
                                      <a:pt x="27042" y="55774"/>
                                      <a:pt x="27042" y="55774"/>
                                    </a:cubicBezTo>
                                    <a:cubicBezTo>
                                      <a:pt x="27042" y="55774"/>
                                      <a:pt x="27042" y="42253"/>
                                      <a:pt x="35492" y="40563"/>
                                    </a:cubicBezTo>
                                    <a:cubicBezTo>
                                      <a:pt x="40563" y="38873"/>
                                      <a:pt x="42253" y="38873"/>
                                      <a:pt x="43943" y="40563"/>
                                    </a:cubicBezTo>
                                    <a:cubicBezTo>
                                      <a:pt x="43943" y="40563"/>
                                      <a:pt x="43943" y="40563"/>
                                      <a:pt x="43943" y="42253"/>
                                    </a:cubicBezTo>
                                    <a:cubicBezTo>
                                      <a:pt x="49014" y="47323"/>
                                      <a:pt x="57464" y="45633"/>
                                      <a:pt x="62535" y="43943"/>
                                    </a:cubicBezTo>
                                    <a:cubicBezTo>
                                      <a:pt x="64225" y="43943"/>
                                      <a:pt x="65915" y="42253"/>
                                      <a:pt x="67605" y="42253"/>
                                    </a:cubicBezTo>
                                    <a:cubicBezTo>
                                      <a:pt x="67605" y="42253"/>
                                      <a:pt x="67605" y="42253"/>
                                      <a:pt x="67605" y="42253"/>
                                    </a:cubicBezTo>
                                    <a:cubicBezTo>
                                      <a:pt x="67605" y="43943"/>
                                      <a:pt x="65915" y="45633"/>
                                      <a:pt x="67605" y="47323"/>
                                    </a:cubicBezTo>
                                    <a:cubicBezTo>
                                      <a:pt x="67605" y="49014"/>
                                      <a:pt x="69295" y="49014"/>
                                      <a:pt x="69295" y="49014"/>
                                    </a:cubicBezTo>
                                    <a:cubicBezTo>
                                      <a:pt x="70985" y="50704"/>
                                      <a:pt x="70985" y="54084"/>
                                      <a:pt x="72676" y="55774"/>
                                    </a:cubicBezTo>
                                    <a:cubicBezTo>
                                      <a:pt x="72676" y="57464"/>
                                      <a:pt x="72676" y="57464"/>
                                      <a:pt x="72676" y="59154"/>
                                    </a:cubicBezTo>
                                    <a:cubicBezTo>
                                      <a:pt x="76056" y="60845"/>
                                      <a:pt x="77746" y="60845"/>
                                      <a:pt x="79436" y="60845"/>
                                    </a:cubicBezTo>
                                    <a:cubicBezTo>
                                      <a:pt x="79436" y="62535"/>
                                      <a:pt x="77746" y="64225"/>
                                      <a:pt x="74366" y="67605"/>
                                    </a:cubicBezTo>
                                    <a:cubicBezTo>
                                      <a:pt x="70985" y="70985"/>
                                      <a:pt x="69295" y="72676"/>
                                      <a:pt x="69295" y="74366"/>
                                    </a:cubicBezTo>
                                    <a:cubicBezTo>
                                      <a:pt x="69295" y="77746"/>
                                      <a:pt x="70985" y="79436"/>
                                      <a:pt x="72676" y="79436"/>
                                    </a:cubicBezTo>
                                    <a:close/>
                                    <a:moveTo>
                                      <a:pt x="57464" y="8450"/>
                                    </a:moveTo>
                                    <a:cubicBezTo>
                                      <a:pt x="52394" y="11830"/>
                                      <a:pt x="49014" y="15211"/>
                                      <a:pt x="50704" y="18591"/>
                                    </a:cubicBezTo>
                                    <a:cubicBezTo>
                                      <a:pt x="50704" y="23661"/>
                                      <a:pt x="52394" y="27042"/>
                                      <a:pt x="55774" y="28732"/>
                                    </a:cubicBezTo>
                                    <a:cubicBezTo>
                                      <a:pt x="57464" y="28732"/>
                                      <a:pt x="60845" y="28732"/>
                                      <a:pt x="62535" y="28732"/>
                                    </a:cubicBezTo>
                                    <a:cubicBezTo>
                                      <a:pt x="62535" y="30422"/>
                                      <a:pt x="62535" y="32112"/>
                                      <a:pt x="62535" y="33802"/>
                                    </a:cubicBezTo>
                                    <a:cubicBezTo>
                                      <a:pt x="62535" y="33802"/>
                                      <a:pt x="60845" y="35492"/>
                                      <a:pt x="60845" y="35492"/>
                                    </a:cubicBezTo>
                                    <a:cubicBezTo>
                                      <a:pt x="57464" y="35492"/>
                                      <a:pt x="52394" y="37183"/>
                                      <a:pt x="50704" y="35492"/>
                                    </a:cubicBezTo>
                                    <a:cubicBezTo>
                                      <a:pt x="50704" y="35492"/>
                                      <a:pt x="50704" y="33802"/>
                                      <a:pt x="49014" y="33802"/>
                                    </a:cubicBezTo>
                                    <a:cubicBezTo>
                                      <a:pt x="45633" y="30422"/>
                                      <a:pt x="40563" y="30422"/>
                                      <a:pt x="33802" y="32112"/>
                                    </a:cubicBezTo>
                                    <a:cubicBezTo>
                                      <a:pt x="18591" y="35492"/>
                                      <a:pt x="18591" y="54084"/>
                                      <a:pt x="18591" y="55774"/>
                                    </a:cubicBezTo>
                                    <a:cubicBezTo>
                                      <a:pt x="18591" y="62535"/>
                                      <a:pt x="21971" y="69295"/>
                                      <a:pt x="30422" y="69295"/>
                                    </a:cubicBezTo>
                                    <a:cubicBezTo>
                                      <a:pt x="32112" y="69295"/>
                                      <a:pt x="32112" y="69295"/>
                                      <a:pt x="33802" y="69295"/>
                                    </a:cubicBezTo>
                                    <a:cubicBezTo>
                                      <a:pt x="35492" y="69295"/>
                                      <a:pt x="38873" y="69295"/>
                                      <a:pt x="40563" y="69295"/>
                                    </a:cubicBezTo>
                                    <a:cubicBezTo>
                                      <a:pt x="40563" y="69295"/>
                                      <a:pt x="40563" y="69295"/>
                                      <a:pt x="40563" y="72676"/>
                                    </a:cubicBezTo>
                                    <a:cubicBezTo>
                                      <a:pt x="40563" y="74366"/>
                                      <a:pt x="40563" y="74366"/>
                                      <a:pt x="42253" y="76056"/>
                                    </a:cubicBezTo>
                                    <a:cubicBezTo>
                                      <a:pt x="43943" y="77746"/>
                                      <a:pt x="45633" y="79436"/>
                                      <a:pt x="45633" y="79436"/>
                                    </a:cubicBezTo>
                                    <a:cubicBezTo>
                                      <a:pt x="45633" y="81126"/>
                                      <a:pt x="45633" y="81126"/>
                                      <a:pt x="43943" y="81126"/>
                                    </a:cubicBezTo>
                                    <a:cubicBezTo>
                                      <a:pt x="43943" y="82816"/>
                                      <a:pt x="42253" y="84507"/>
                                      <a:pt x="42253" y="86197"/>
                                    </a:cubicBezTo>
                                    <a:cubicBezTo>
                                      <a:pt x="42253" y="89577"/>
                                      <a:pt x="49014" y="103098"/>
                                      <a:pt x="54084" y="103098"/>
                                    </a:cubicBezTo>
                                    <a:cubicBezTo>
                                      <a:pt x="65915" y="103098"/>
                                      <a:pt x="72676" y="98028"/>
                                      <a:pt x="72676" y="89577"/>
                                    </a:cubicBezTo>
                                    <a:cubicBezTo>
                                      <a:pt x="74366" y="89577"/>
                                      <a:pt x="77746" y="87887"/>
                                      <a:pt x="79436" y="84507"/>
                                    </a:cubicBezTo>
                                    <a:cubicBezTo>
                                      <a:pt x="81126" y="82816"/>
                                      <a:pt x="82816" y="81126"/>
                                      <a:pt x="82816" y="79436"/>
                                    </a:cubicBezTo>
                                    <a:cubicBezTo>
                                      <a:pt x="81126" y="77746"/>
                                      <a:pt x="81126" y="76056"/>
                                      <a:pt x="79436" y="74366"/>
                                    </a:cubicBezTo>
                                    <a:cubicBezTo>
                                      <a:pt x="79436" y="74366"/>
                                      <a:pt x="79436" y="74366"/>
                                      <a:pt x="81126" y="74366"/>
                                    </a:cubicBezTo>
                                    <a:cubicBezTo>
                                      <a:pt x="84507" y="69295"/>
                                      <a:pt x="94647" y="59154"/>
                                      <a:pt x="86197" y="52394"/>
                                    </a:cubicBezTo>
                                    <a:cubicBezTo>
                                      <a:pt x="86197" y="50704"/>
                                      <a:pt x="82816" y="50704"/>
                                      <a:pt x="81126" y="50704"/>
                                    </a:cubicBezTo>
                                    <a:cubicBezTo>
                                      <a:pt x="81126" y="52394"/>
                                      <a:pt x="81126" y="52394"/>
                                      <a:pt x="79436" y="52394"/>
                                    </a:cubicBezTo>
                                    <a:cubicBezTo>
                                      <a:pt x="79436" y="49014"/>
                                      <a:pt x="79436" y="47323"/>
                                      <a:pt x="77746" y="45633"/>
                                    </a:cubicBezTo>
                                    <a:cubicBezTo>
                                      <a:pt x="81126" y="45633"/>
                                      <a:pt x="84507" y="43943"/>
                                      <a:pt x="87887" y="45633"/>
                                    </a:cubicBezTo>
                                    <a:cubicBezTo>
                                      <a:pt x="87887" y="45633"/>
                                      <a:pt x="89577" y="45633"/>
                                      <a:pt x="91267" y="43943"/>
                                    </a:cubicBezTo>
                                    <a:cubicBezTo>
                                      <a:pt x="96338" y="42253"/>
                                      <a:pt x="99718" y="35492"/>
                                      <a:pt x="103098" y="32112"/>
                                    </a:cubicBezTo>
                                    <a:cubicBezTo>
                                      <a:pt x="108169" y="40563"/>
                                      <a:pt x="111549" y="49014"/>
                                      <a:pt x="111549" y="60845"/>
                                    </a:cubicBezTo>
                                    <a:cubicBezTo>
                                      <a:pt x="111549" y="87887"/>
                                      <a:pt x="87887" y="111549"/>
                                      <a:pt x="59154" y="111549"/>
                                    </a:cubicBezTo>
                                    <a:cubicBezTo>
                                      <a:pt x="30422" y="111549"/>
                                      <a:pt x="8450" y="87887"/>
                                      <a:pt x="8450" y="60845"/>
                                    </a:cubicBezTo>
                                    <a:cubicBezTo>
                                      <a:pt x="8450" y="32112"/>
                                      <a:pt x="30422" y="10140"/>
                                      <a:pt x="57464" y="8450"/>
                                    </a:cubicBezTo>
                                    <a:close/>
                                  </a:path>
                                </a:pathLst>
                              </a:custGeom>
                              <a:solidFill>
                                <a:srgbClr val="000000"/>
                              </a:solidFill>
                              <a:ln>
                                <a:noFill/>
                              </a:ln>
                            </wps:spPr>
                            <wps:bodyPr spcFirstLastPara="1" wrap="square" lIns="91425" tIns="45700" rIns="91425" bIns="45700" anchor="t" anchorCtr="0">
                              <a:noAutofit/>
                            </wps:bodyPr>
                          </wps:wsp>
                          <wps:wsp>
                            <wps:cNvPr id="15" name="Google Shape;535;p39"/>
                            <wps:cNvSpPr/>
                            <wps:spPr>
                              <a:xfrm>
                                <a:off x="673100" y="804862"/>
                                <a:ext cx="214200" cy="27000"/>
                              </a:xfrm>
                              <a:prstGeom prst="rect">
                                <a:avLst/>
                              </a:prstGeom>
                              <a:solidFill>
                                <a:srgbClr val="000000"/>
                              </a:solidFill>
                              <a:ln>
                                <a:noFill/>
                              </a:ln>
                            </wps:spPr>
                            <wps:bodyPr spcFirstLastPara="1" wrap="square" lIns="91425" tIns="45700" rIns="91425" bIns="45700" anchor="t" anchorCtr="0">
                              <a:noAutofit/>
                            </wps:bodyPr>
                          </wps:wsp>
                          <wps:wsp>
                            <wps:cNvPr id="16" name="Google Shape;536;p39"/>
                            <wps:cNvSpPr/>
                            <wps:spPr>
                              <a:xfrm>
                                <a:off x="673100" y="896937"/>
                                <a:ext cx="214200" cy="27000"/>
                              </a:xfrm>
                              <a:prstGeom prst="rect">
                                <a:avLst/>
                              </a:prstGeom>
                              <a:solidFill>
                                <a:srgbClr val="000000"/>
                              </a:solidFill>
                              <a:ln>
                                <a:noFill/>
                              </a:ln>
                            </wps:spPr>
                            <wps:bodyPr spcFirstLastPara="1" wrap="square" lIns="91425" tIns="45700" rIns="91425" bIns="45700" anchor="t" anchorCtr="0">
                              <a:noAutofit/>
                            </wps:bodyPr>
                          </wps:wsp>
                          <wps:wsp>
                            <wps:cNvPr id="17" name="Google Shape;537;p39"/>
                            <wps:cNvSpPr/>
                            <wps:spPr>
                              <a:xfrm>
                                <a:off x="673100" y="987425"/>
                                <a:ext cx="214200" cy="27000"/>
                              </a:xfrm>
                              <a:prstGeom prst="rect">
                                <a:avLst/>
                              </a:prstGeom>
                              <a:solidFill>
                                <a:srgbClr val="000000"/>
                              </a:solidFill>
                              <a:ln>
                                <a:noFill/>
                              </a:ln>
                            </wps:spPr>
                            <wps:bodyPr spcFirstLastPara="1" wrap="square" lIns="91425" tIns="45700" rIns="91425" bIns="45700" anchor="t" anchorCtr="0">
                              <a:noAutofit/>
                            </wps:bodyPr>
                          </wps:wsp>
                          <wps:wsp>
                            <wps:cNvPr id="18" name="Google Shape;538;p39"/>
                            <wps:cNvSpPr/>
                            <wps:spPr>
                              <a:xfrm>
                                <a:off x="673100" y="1079500"/>
                                <a:ext cx="214200" cy="25500"/>
                              </a:xfrm>
                              <a:prstGeom prst="rect">
                                <a:avLst/>
                              </a:prstGeom>
                              <a:solidFill>
                                <a:srgbClr val="000000"/>
                              </a:solidFill>
                              <a:ln>
                                <a:noFill/>
                              </a:ln>
                            </wps:spPr>
                            <wps:bodyPr spcFirstLastPara="1" wrap="square" lIns="91425" tIns="45700" rIns="91425" bIns="45700" anchor="t" anchorCtr="0">
                              <a:noAutofit/>
                            </wps:bodyPr>
                          </wps:wsp>
                          <wps:wsp>
                            <wps:cNvPr id="19" name="Google Shape;539;p39"/>
                            <wps:cNvSpPr/>
                            <wps:spPr>
                              <a:xfrm>
                                <a:off x="1325563" y="0"/>
                                <a:ext cx="593700" cy="1862100"/>
                              </a:xfrm>
                              <a:custGeom>
                                <a:avLst/>
                                <a:gdLst/>
                                <a:ahLst/>
                                <a:cxnLst/>
                                <a:rect l="l" t="t" r="r" b="b"/>
                                <a:pathLst>
                                  <a:path w="120000" h="120000" extrusionOk="0">
                                    <a:moveTo>
                                      <a:pt x="25945" y="43919"/>
                                    </a:moveTo>
                                    <a:cubicBezTo>
                                      <a:pt x="25945" y="56714"/>
                                      <a:pt x="25945" y="56714"/>
                                      <a:pt x="25945" y="56714"/>
                                    </a:cubicBezTo>
                                    <a:cubicBezTo>
                                      <a:pt x="12972" y="56714"/>
                                      <a:pt x="12972" y="56714"/>
                                      <a:pt x="12972" y="56714"/>
                                    </a:cubicBezTo>
                                    <a:cubicBezTo>
                                      <a:pt x="11891" y="56714"/>
                                      <a:pt x="10810" y="57060"/>
                                      <a:pt x="10810" y="57752"/>
                                    </a:cubicBezTo>
                                    <a:cubicBezTo>
                                      <a:pt x="10810" y="120000"/>
                                      <a:pt x="10810" y="120000"/>
                                      <a:pt x="10810" y="120000"/>
                                    </a:cubicBezTo>
                                    <a:cubicBezTo>
                                      <a:pt x="16216" y="120000"/>
                                      <a:pt x="16216" y="120000"/>
                                      <a:pt x="16216" y="120000"/>
                                    </a:cubicBezTo>
                                    <a:cubicBezTo>
                                      <a:pt x="16216" y="58443"/>
                                      <a:pt x="16216" y="58443"/>
                                      <a:pt x="16216" y="58443"/>
                                    </a:cubicBezTo>
                                    <a:cubicBezTo>
                                      <a:pt x="114594" y="58443"/>
                                      <a:pt x="114594" y="58443"/>
                                      <a:pt x="114594" y="58443"/>
                                    </a:cubicBezTo>
                                    <a:cubicBezTo>
                                      <a:pt x="114594" y="120000"/>
                                      <a:pt x="114594" y="120000"/>
                                      <a:pt x="114594" y="120000"/>
                                    </a:cubicBezTo>
                                    <a:cubicBezTo>
                                      <a:pt x="120000" y="120000"/>
                                      <a:pt x="120000" y="120000"/>
                                      <a:pt x="120000" y="120000"/>
                                    </a:cubicBezTo>
                                    <a:cubicBezTo>
                                      <a:pt x="120000" y="57752"/>
                                      <a:pt x="120000" y="57752"/>
                                      <a:pt x="120000" y="57752"/>
                                    </a:cubicBezTo>
                                    <a:cubicBezTo>
                                      <a:pt x="120000" y="57060"/>
                                      <a:pt x="118918" y="56714"/>
                                      <a:pt x="117837" y="56714"/>
                                    </a:cubicBezTo>
                                    <a:cubicBezTo>
                                      <a:pt x="104864" y="56714"/>
                                      <a:pt x="104864" y="56714"/>
                                      <a:pt x="104864" y="56714"/>
                                    </a:cubicBezTo>
                                    <a:cubicBezTo>
                                      <a:pt x="104864" y="43919"/>
                                      <a:pt x="104864" y="43919"/>
                                      <a:pt x="104864" y="43919"/>
                                    </a:cubicBezTo>
                                    <a:cubicBezTo>
                                      <a:pt x="113513" y="41498"/>
                                      <a:pt x="120000" y="37694"/>
                                      <a:pt x="120000" y="33544"/>
                                    </a:cubicBezTo>
                                    <a:cubicBezTo>
                                      <a:pt x="120000" y="26282"/>
                                      <a:pt x="120000" y="26282"/>
                                      <a:pt x="120000" y="26282"/>
                                    </a:cubicBezTo>
                                    <a:cubicBezTo>
                                      <a:pt x="120000" y="20403"/>
                                      <a:pt x="120000" y="20403"/>
                                      <a:pt x="120000" y="20403"/>
                                    </a:cubicBezTo>
                                    <a:cubicBezTo>
                                      <a:pt x="120000" y="11757"/>
                                      <a:pt x="120000" y="11757"/>
                                      <a:pt x="120000" y="11757"/>
                                    </a:cubicBezTo>
                                    <a:cubicBezTo>
                                      <a:pt x="120000" y="9337"/>
                                      <a:pt x="113513" y="7262"/>
                                      <a:pt x="104864" y="7262"/>
                                    </a:cubicBezTo>
                                    <a:cubicBezTo>
                                      <a:pt x="101621" y="7262"/>
                                      <a:pt x="99459" y="7608"/>
                                      <a:pt x="97297" y="8299"/>
                                    </a:cubicBezTo>
                                    <a:cubicBezTo>
                                      <a:pt x="97297" y="6916"/>
                                      <a:pt x="97297" y="6916"/>
                                      <a:pt x="97297" y="6916"/>
                                    </a:cubicBezTo>
                                    <a:cubicBezTo>
                                      <a:pt x="97297" y="4495"/>
                                      <a:pt x="90810" y="2420"/>
                                      <a:pt x="82162" y="2420"/>
                                    </a:cubicBezTo>
                                    <a:cubicBezTo>
                                      <a:pt x="78918" y="2420"/>
                                      <a:pt x="75675" y="2766"/>
                                      <a:pt x="73513" y="3458"/>
                                    </a:cubicBezTo>
                                    <a:cubicBezTo>
                                      <a:pt x="72432" y="1383"/>
                                      <a:pt x="67027" y="0"/>
                                      <a:pt x="59459" y="0"/>
                                    </a:cubicBezTo>
                                    <a:cubicBezTo>
                                      <a:pt x="52972" y="0"/>
                                      <a:pt x="47567" y="1383"/>
                                      <a:pt x="46486" y="3458"/>
                                    </a:cubicBezTo>
                                    <a:cubicBezTo>
                                      <a:pt x="43243" y="2766"/>
                                      <a:pt x="40000" y="2420"/>
                                      <a:pt x="36756" y="2420"/>
                                    </a:cubicBezTo>
                                    <a:cubicBezTo>
                                      <a:pt x="29189" y="2420"/>
                                      <a:pt x="22702" y="4495"/>
                                      <a:pt x="22702" y="6916"/>
                                    </a:cubicBezTo>
                                    <a:cubicBezTo>
                                      <a:pt x="22702" y="28703"/>
                                      <a:pt x="22702" y="28703"/>
                                      <a:pt x="22702" y="28703"/>
                                    </a:cubicBezTo>
                                    <a:cubicBezTo>
                                      <a:pt x="28108" y="28703"/>
                                      <a:pt x="28108" y="28703"/>
                                      <a:pt x="28108" y="28703"/>
                                    </a:cubicBezTo>
                                    <a:cubicBezTo>
                                      <a:pt x="28108" y="6916"/>
                                      <a:pt x="28108" y="6916"/>
                                      <a:pt x="28108" y="6916"/>
                                    </a:cubicBezTo>
                                    <a:cubicBezTo>
                                      <a:pt x="28108" y="5533"/>
                                      <a:pt x="32432" y="4149"/>
                                      <a:pt x="36756" y="4149"/>
                                    </a:cubicBezTo>
                                    <a:cubicBezTo>
                                      <a:pt x="42162" y="4149"/>
                                      <a:pt x="45405" y="5533"/>
                                      <a:pt x="45405" y="6916"/>
                                    </a:cubicBezTo>
                                    <a:cubicBezTo>
                                      <a:pt x="45405" y="14178"/>
                                      <a:pt x="45405" y="14178"/>
                                      <a:pt x="45405" y="14178"/>
                                    </a:cubicBezTo>
                                    <a:cubicBezTo>
                                      <a:pt x="45405" y="19020"/>
                                      <a:pt x="45405" y="19020"/>
                                      <a:pt x="45405" y="19020"/>
                                    </a:cubicBezTo>
                                    <a:cubicBezTo>
                                      <a:pt x="50810" y="19020"/>
                                      <a:pt x="50810" y="19020"/>
                                      <a:pt x="50810" y="19020"/>
                                    </a:cubicBezTo>
                                    <a:cubicBezTo>
                                      <a:pt x="50810" y="14178"/>
                                      <a:pt x="50810" y="14178"/>
                                      <a:pt x="50810" y="14178"/>
                                    </a:cubicBezTo>
                                    <a:cubicBezTo>
                                      <a:pt x="50810" y="6916"/>
                                      <a:pt x="50810" y="6916"/>
                                      <a:pt x="50810" y="6916"/>
                                    </a:cubicBezTo>
                                    <a:cubicBezTo>
                                      <a:pt x="50810" y="4495"/>
                                      <a:pt x="50810" y="4495"/>
                                      <a:pt x="50810" y="4495"/>
                                    </a:cubicBezTo>
                                    <a:cubicBezTo>
                                      <a:pt x="50810" y="3112"/>
                                      <a:pt x="55135" y="1729"/>
                                      <a:pt x="59459" y="1729"/>
                                    </a:cubicBezTo>
                                    <a:cubicBezTo>
                                      <a:pt x="64864" y="1729"/>
                                      <a:pt x="68108" y="3112"/>
                                      <a:pt x="68108" y="4495"/>
                                    </a:cubicBezTo>
                                    <a:cubicBezTo>
                                      <a:pt x="68108" y="6916"/>
                                      <a:pt x="68108" y="6916"/>
                                      <a:pt x="68108" y="6916"/>
                                    </a:cubicBezTo>
                                    <a:cubicBezTo>
                                      <a:pt x="68108" y="14178"/>
                                      <a:pt x="68108" y="14178"/>
                                      <a:pt x="68108" y="14178"/>
                                    </a:cubicBezTo>
                                    <a:cubicBezTo>
                                      <a:pt x="68108" y="19020"/>
                                      <a:pt x="68108" y="19020"/>
                                      <a:pt x="68108" y="19020"/>
                                    </a:cubicBezTo>
                                    <a:cubicBezTo>
                                      <a:pt x="73513" y="19020"/>
                                      <a:pt x="73513" y="19020"/>
                                      <a:pt x="73513" y="19020"/>
                                    </a:cubicBezTo>
                                    <a:cubicBezTo>
                                      <a:pt x="73513" y="14178"/>
                                      <a:pt x="73513" y="14178"/>
                                      <a:pt x="73513" y="14178"/>
                                    </a:cubicBezTo>
                                    <a:cubicBezTo>
                                      <a:pt x="73513" y="6916"/>
                                      <a:pt x="73513" y="6916"/>
                                      <a:pt x="73513" y="6916"/>
                                    </a:cubicBezTo>
                                    <a:cubicBezTo>
                                      <a:pt x="73513" y="5533"/>
                                      <a:pt x="77837" y="4149"/>
                                      <a:pt x="82162" y="4149"/>
                                    </a:cubicBezTo>
                                    <a:cubicBezTo>
                                      <a:pt x="87567" y="4149"/>
                                      <a:pt x="90810" y="5533"/>
                                      <a:pt x="90810" y="6916"/>
                                    </a:cubicBezTo>
                                    <a:cubicBezTo>
                                      <a:pt x="90810" y="11757"/>
                                      <a:pt x="90810" y="11757"/>
                                      <a:pt x="90810" y="11757"/>
                                    </a:cubicBezTo>
                                    <a:cubicBezTo>
                                      <a:pt x="90810" y="19020"/>
                                      <a:pt x="90810" y="19020"/>
                                      <a:pt x="90810" y="19020"/>
                                    </a:cubicBezTo>
                                    <a:cubicBezTo>
                                      <a:pt x="90810" y="21440"/>
                                      <a:pt x="90810" y="21440"/>
                                      <a:pt x="90810" y="21440"/>
                                    </a:cubicBezTo>
                                    <a:cubicBezTo>
                                      <a:pt x="97297" y="21440"/>
                                      <a:pt x="97297" y="21440"/>
                                      <a:pt x="97297" y="21440"/>
                                    </a:cubicBezTo>
                                    <a:cubicBezTo>
                                      <a:pt x="97297" y="19020"/>
                                      <a:pt x="97297" y="19020"/>
                                      <a:pt x="97297" y="19020"/>
                                    </a:cubicBezTo>
                                    <a:cubicBezTo>
                                      <a:pt x="97297" y="11757"/>
                                      <a:pt x="97297" y="11757"/>
                                      <a:pt x="97297" y="11757"/>
                                    </a:cubicBezTo>
                                    <a:cubicBezTo>
                                      <a:pt x="97297" y="10374"/>
                                      <a:pt x="100540" y="8991"/>
                                      <a:pt x="104864" y="8991"/>
                                    </a:cubicBezTo>
                                    <a:cubicBezTo>
                                      <a:pt x="110270" y="8991"/>
                                      <a:pt x="113513" y="10374"/>
                                      <a:pt x="113513" y="11757"/>
                                    </a:cubicBezTo>
                                    <a:cubicBezTo>
                                      <a:pt x="113513" y="20403"/>
                                      <a:pt x="113513" y="20403"/>
                                      <a:pt x="113513" y="20403"/>
                                    </a:cubicBezTo>
                                    <a:cubicBezTo>
                                      <a:pt x="113513" y="26282"/>
                                      <a:pt x="113513" y="26282"/>
                                      <a:pt x="113513" y="26282"/>
                                    </a:cubicBezTo>
                                    <a:cubicBezTo>
                                      <a:pt x="113513" y="33544"/>
                                      <a:pt x="113513" y="33544"/>
                                      <a:pt x="113513" y="33544"/>
                                    </a:cubicBezTo>
                                    <a:cubicBezTo>
                                      <a:pt x="113513" y="37348"/>
                                      <a:pt x="108108" y="40806"/>
                                      <a:pt x="98378" y="42881"/>
                                    </a:cubicBezTo>
                                    <a:cubicBezTo>
                                      <a:pt x="98378" y="43919"/>
                                      <a:pt x="98378" y="43919"/>
                                      <a:pt x="98378" y="43919"/>
                                    </a:cubicBezTo>
                                    <a:cubicBezTo>
                                      <a:pt x="98378" y="44956"/>
                                      <a:pt x="98378" y="44956"/>
                                      <a:pt x="98378" y="44956"/>
                                    </a:cubicBezTo>
                                    <a:cubicBezTo>
                                      <a:pt x="98378" y="56714"/>
                                      <a:pt x="98378" y="56714"/>
                                      <a:pt x="98378" y="56714"/>
                                    </a:cubicBezTo>
                                    <a:cubicBezTo>
                                      <a:pt x="32432" y="56714"/>
                                      <a:pt x="32432" y="56714"/>
                                      <a:pt x="32432" y="56714"/>
                                    </a:cubicBezTo>
                                    <a:cubicBezTo>
                                      <a:pt x="32432" y="44956"/>
                                      <a:pt x="32432" y="44956"/>
                                      <a:pt x="32432" y="44956"/>
                                    </a:cubicBezTo>
                                    <a:cubicBezTo>
                                      <a:pt x="32432" y="44265"/>
                                      <a:pt x="32432" y="44265"/>
                                      <a:pt x="32432" y="44265"/>
                                    </a:cubicBezTo>
                                    <a:cubicBezTo>
                                      <a:pt x="32432" y="42881"/>
                                      <a:pt x="32432" y="42881"/>
                                      <a:pt x="32432" y="42881"/>
                                    </a:cubicBezTo>
                                    <a:cubicBezTo>
                                      <a:pt x="16216" y="39769"/>
                                      <a:pt x="5405" y="34582"/>
                                      <a:pt x="5405" y="31123"/>
                                    </a:cubicBezTo>
                                    <a:cubicBezTo>
                                      <a:pt x="5405" y="22478"/>
                                      <a:pt x="5405" y="22478"/>
                                      <a:pt x="5405" y="22478"/>
                                    </a:cubicBezTo>
                                    <a:cubicBezTo>
                                      <a:pt x="0" y="22478"/>
                                      <a:pt x="0" y="22478"/>
                                      <a:pt x="0" y="22478"/>
                                    </a:cubicBezTo>
                                    <a:cubicBezTo>
                                      <a:pt x="0" y="31123"/>
                                      <a:pt x="0" y="31123"/>
                                      <a:pt x="0" y="31123"/>
                                    </a:cubicBezTo>
                                    <a:cubicBezTo>
                                      <a:pt x="0" y="34582"/>
                                      <a:pt x="10810" y="40461"/>
                                      <a:pt x="25945" y="43919"/>
                                    </a:cubicBezTo>
                                    <a:close/>
                                  </a:path>
                                </a:pathLst>
                              </a:custGeom>
                              <a:solidFill>
                                <a:srgbClr val="000000"/>
                              </a:solidFill>
                              <a:ln>
                                <a:noFill/>
                              </a:ln>
                            </wps:spPr>
                            <wps:bodyPr spcFirstLastPara="1" wrap="square" lIns="91425" tIns="45700" rIns="91425" bIns="45700" anchor="t" anchorCtr="0">
                              <a:noAutofit/>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w:pict>
                  <v:group w14:anchorId="164B3C8C" id="Google Shape;530;p39" o:spid="_x0000_s1026" style="position:absolute;margin-left:36.8pt;margin-top:7.25pt;width:107.25pt;height:92.95pt;z-index:251659264" coordsize="21493,18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">
                    <v:shape id="Google Shape;531;p39" o:spid="_x0000_s1027" style="position:absolute;left:19192;top:1936;width:2301;height:1557;visibility:visible;mso-wrap-style:square;v-text-anchor:top"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" path="m120000,41379c120000,20689,108837,,94883,,50232,,50232,,50232,,,,,,,,,20689,,20689,,20689v41860,,41860,,41860,c41860,49655,41860,49655,41860,49655,,49655,,49655,,49655,,70344,,70344,,70344v41860,,41860,,41860,c41860,99310,41860,99310,41860,99310,,99310,,99310,,99310v,20690,,20690,,20690c50232,120000,50232,120000,50232,120000v44651,,44651,,44651,c94883,120000,94883,120000,94883,120000v5582,,13954,-4138,19535,-12414c117209,99310,120000,86896,120000,78620r,-37241xm64186,99310v-8373,,-8373,,-8373,c55813,20689,55813,20689,55813,20689v8373,,8373,,8373,l64186,99310xm103255,91034v-2790,4138,-5581,8276,-8372,8276c94883,99310,94883,99310,94883,99310v-16744,,-16744,,-16744,c78139,20689,78139,20689,78139,20689v16744,,16744,,16744,c100465,20689,106046,33103,106046,41379v,37241,,37241,,37241c106046,82758,106046,86896,103255,91034xe" stroked="f">
                      <v:path arrowok="t" o:extrusionok="f"/>
                    </v:shape>
                    <v:shape id="Google Shape;532;p39" o:spid="_x0000_s1028" style="position:absolute;left:10906;top:1936;width:3477;height:1557;visibility:visible;mso-wrap-style:square;v-text-anchor:top"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" path="m42461,4137c1846,49655,1846,49655,1846,49655,,53793,,57931,,62068v,,,4138,1846,8276c42461,115862,42461,115862,42461,115862v,4138,1846,4138,1846,4138c120000,120000,120000,120000,120000,120000v,-20690,,-20690,,-20690c49846,99310,49846,99310,49846,99310v,-8276,,-8276,,-8276c59076,70344,59076,70344,59076,70344v60924,,60924,,60924,c120000,49655,120000,49655,120000,49655v-60924,,-60924,,-60924,c49846,28965,49846,28965,49846,28965v,-8276,,-8276,,-8276c120000,20689,120000,20689,120000,20689,120000,,120000,,120000,,44307,,44307,,44307,v,,-1846,,-1846,4137xm18461,66206c14769,62068,14769,62068,14769,62068v3692,-8275,3692,-8275,3692,-8275l18461,66206xm49846,62068c40615,78620,40615,78620,40615,78620v,4138,,4138,,8276c40615,91034,40615,91034,40615,91034,27692,74482,27692,74482,27692,74482v,-28965,,-28965,,-28965c40615,28965,40615,28965,40615,28965v,4138,,4138,,4138c40615,37241,40615,37241,40615,41379r9231,20689xe" stroked="f">
                      <v:path arrowok="t" o:extrusionok="f"/>
                    </v:shape>
                    <v:shape id="Google Shape;533;p39" o:spid="_x0000_s1029" style="position:absolute;top:4778;width:11064;height:8319;visibility:visible;mso-wrap-style:square;v-text-anchor:top"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" path="m120000,14709c120000,6193,115362,,108985,,11594,,11594,,11594,,5217,,,6193,,14709v,85936,,85936,,85936c,102193,579,102967,1739,102967v8116,,8116,,8116,c9855,117677,9855,117677,9855,117677v,1548,579,2323,1739,2323c108985,120000,108985,120000,108985,120000v580,,1159,-775,1159,-2323c110144,29419,110144,29419,110144,29419v5798,-774,9856,-6968,9856,-14710xm2898,99096v,-84387,,-84387,,-84387c2898,8516,6956,3870,11594,3870v4637,,8116,4646,8116,10839c19710,15483,19710,16258,19710,17032v-8116,,-8116,,-8116,c10434,17032,9855,17806,9855,19354v,79742,,79742,,79742l2898,99096xm12753,25548v,-4645,,-4645,,-4645c17971,20903,17971,20903,17971,20903v-1160,2322,-2899,4645,-5218,4645xm107246,116129v-94493,,-94493,,-94493,c12753,30193,12753,30193,12753,30193v94493,,94493,,94493,l107246,116129xm108985,25548v,774,,774,,774c108985,26322,108985,26322,108985,26322v-89855,,-89855,,-89855,c21449,23225,22608,19354,22608,14709v,-4645,-1159,-8516,-3478,-10839c108985,3870,108985,3870,108985,3870v4638,,8116,4646,8116,10839c117101,20903,113623,25548,108985,25548xe" fillcolor="black" stroked="f">
                      <v:path arrowok="t" o:extrusionok="f"/>
                    </v:shape>
                    <v:shape id="Google Shape;534;p39" o:spid="_x0000_s1030" style="position:absolute;left:2127;top:7937;width:3810;height:3810;visibility:visible;mso-wrap-style:square;v-text-anchor:top"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" path="m59154,120000v33803,,60846,-27043,60846,-59155c120000,27042,92957,,59154,,27042,,,27042,,60845v,32112,27042,59155,59154,59155xm96338,23661v-1691,3381,-3381,10141,-8451,11831c81126,35492,74366,37183,70985,40563v,-1690,,-1690,,-1690c72676,23661,69295,20281,69295,20281v-3380,-1690,-5070,-1690,-6760,c60845,20281,60845,20281,59154,20281v,,,-1690,,-1690c59154,16901,67605,13521,76056,11830v6760,1691,13521,6761,20282,11831xm72676,79436v-3381,3380,-5071,3380,-5071,3380c65915,82816,64225,84507,64225,86197v,3380,,8450,-8451,8450c54084,92957,52394,87887,52394,87887v,-1690,,-1690,,-3380c52394,84507,54084,81126,54084,79436v,-3380,-1690,-6760,-5070,-8451c49014,67605,47323,64225,45633,62535,42253,60845,37183,60845,33802,60845v-1690,,-1690,,-3380,c27042,60845,27042,55774,27042,55774v,,,-13521,8450,-15211c40563,38873,42253,38873,43943,40563v,,,,,1690c49014,47323,57464,45633,62535,43943v1690,,3380,-1690,5070,-1690c67605,42253,67605,42253,67605,42253v,1690,-1690,3380,,5070c67605,49014,69295,49014,69295,49014v1690,1690,1690,5070,3381,6760c72676,57464,72676,57464,72676,59154v3380,1691,5070,1691,6760,1691c79436,62535,77746,64225,74366,67605v-3381,3380,-5071,5071,-5071,6761c69295,77746,70985,79436,72676,79436xm57464,8450v-5070,3380,-8450,6761,-6760,10141c50704,23661,52394,27042,55774,28732v1690,,5071,,6761,c62535,30422,62535,32112,62535,33802v,,-1690,1690,-1690,1690c57464,35492,52394,37183,50704,35492v,,,-1690,-1690,-1690c45633,30422,40563,30422,33802,32112,18591,35492,18591,54084,18591,55774v,6761,3380,13521,11831,13521c32112,69295,32112,69295,33802,69295v1690,,5071,,6761,c40563,69295,40563,69295,40563,72676v,1690,,1690,1690,3380c43943,77746,45633,79436,45633,79436v,1690,,1690,-1690,1690c43943,82816,42253,84507,42253,86197v,3380,6761,16901,11831,16901c65915,103098,72676,98028,72676,89577v1690,,5070,-1690,6760,-5070c81126,82816,82816,81126,82816,79436,81126,77746,81126,76056,79436,74366v,,,,1690,c84507,69295,94647,59154,86197,52394v,-1690,-3381,-1690,-5071,-1690c81126,52394,81126,52394,79436,52394v,-3380,,-5071,-1690,-6761c81126,45633,84507,43943,87887,45633v,,1690,,3380,-1690c96338,42253,99718,35492,103098,32112v5071,8451,8451,16902,8451,28733c111549,87887,87887,111549,59154,111549,30422,111549,8450,87887,8450,60845,8450,32112,30422,10140,57464,8450xe" fillcolor="black" stroked="f">
                      <v:path arrowok="t" o:extrusionok="f"/>
                    </v:shape>
                    <v:rect id="Google Shape;535;p39" o:spid="_x0000_s1031" style="position:absolute;left:6731;top:8048;width:2142;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" fillcolor="black" stroked="f">
                      <v:textbox inset="2.53958mm,1.2694mm,2.53958mm,1.2694mm"/>
                    </v:rect>
                    <v:rect id="Google Shape;536;p39" o:spid="_x0000_s1032" style="position:absolute;left:6731;top:8969;width:2142;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" fillcolor="black" stroked="f">
                      <v:textbox inset="2.53958mm,1.2694mm,2.53958mm,1.2694mm"/>
                    </v:rect>
                    <v:rect id="Google Shape;537;p39" o:spid="_x0000_s1033" style="position:absolute;left:6731;top:9874;width:2142;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" fillcolor="black" stroked="f">
                      <v:textbox inset="2.53958mm,1.2694mm,2.53958mm,1.2694mm"/>
                    </v:rect>
                    <v:rect id="Google Shape;538;p39" o:spid="_x0000_s1034" style="position:absolute;left:6731;top:10795;width:2142;height: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" fillcolor="black" stroked="f">
                      <v:textbox inset="2.53958mm,1.2694mm,2.53958mm,1.2694mm"/>
                    </v:rect>
                    <v:shape id="Google Shape;539;p39" o:spid="_x0000_s1035" style="position:absolute;left:13255;width:5937;height:18621;visibility:visible;mso-wrap-style:square;v-text-anchor:top"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" path="m25945,43919v,12795,,12795,,12795c12972,56714,12972,56714,12972,56714v-1081,,-2162,346,-2162,1038c10810,120000,10810,120000,10810,120000v5406,,5406,,5406,c16216,58443,16216,58443,16216,58443v98378,,98378,,98378,c114594,120000,114594,120000,114594,120000v5406,,5406,,5406,c120000,57752,120000,57752,120000,57752v,-692,-1082,-1038,-2163,-1038c104864,56714,104864,56714,104864,56714v,-12795,,-12795,,-12795c113513,41498,120000,37694,120000,33544v,-7262,,-7262,,-7262c120000,20403,120000,20403,120000,20403v,-8646,,-8646,,-8646c120000,9337,113513,7262,104864,7262v-3243,,-5405,346,-7567,1037c97297,6916,97297,6916,97297,6916v,-2421,-6487,-4496,-15135,-4496c78918,2420,75675,2766,73513,3458,72432,1383,67027,,59459,,52972,,47567,1383,46486,3458,43243,2766,40000,2420,36756,2420v-7567,,-14054,2075,-14054,4496c22702,28703,22702,28703,22702,28703v5406,,5406,,5406,c28108,6916,28108,6916,28108,6916v,-1383,4324,-2767,8648,-2767c42162,4149,45405,5533,45405,6916v,7262,,7262,,7262c45405,19020,45405,19020,45405,19020v5405,,5405,,5405,c50810,14178,50810,14178,50810,14178v,-7262,,-7262,,-7262c50810,4495,50810,4495,50810,4495v,-1383,4325,-2766,8649,-2766c64864,1729,68108,3112,68108,4495v,2421,,2421,,2421c68108,14178,68108,14178,68108,14178v,4842,,4842,,4842c73513,19020,73513,19020,73513,19020v,-4842,,-4842,,-4842c73513,6916,73513,6916,73513,6916v,-1383,4324,-2767,8649,-2767c87567,4149,90810,5533,90810,6916v,4841,,4841,,4841c90810,19020,90810,19020,90810,19020v,2420,,2420,,2420c97297,21440,97297,21440,97297,21440v,-2420,,-2420,,-2420c97297,11757,97297,11757,97297,11757v,-1383,3243,-2766,7567,-2766c110270,8991,113513,10374,113513,11757v,8646,,8646,,8646c113513,26282,113513,26282,113513,26282v,7262,,7262,,7262c113513,37348,108108,40806,98378,42881v,1038,,1038,,1038c98378,44956,98378,44956,98378,44956v,11758,,11758,,11758c32432,56714,32432,56714,32432,56714v,-11758,,-11758,,-11758c32432,44265,32432,44265,32432,44265v,-1384,,-1384,,-1384c16216,39769,5405,34582,5405,31123v,-8645,,-8645,,-8645c,22478,,22478,,22478v,8645,,8645,,8645c,34582,10810,40461,25945,43919xe" fillcolor="black" stroked="f">
                      <v:path arrowok="t" o:extrusionok="f"/>
                    </v:shape>
                  </v:group>
                </w:pict>
              </mc:Fallback>
            </mc:AlternateContent>
          </w:r>
        </w:p>
      </w:tc>
      <w:tc>
        <w:tcPr>
          <w:tcW w:w="9720" w:type="dxa"/>
          <w:shd w:val="clear" w:color="auto" w:fill="C5C5FF"/>
        </w:tcPr>
        <w:p w:rsidR="00D1009F" w:rsidRDefault="00D1009F">
          <w:pPr>
            <w:pStyle w:val="Header"/>
          </w:pPr>
        </w:p>
        <w:p w:rsidR="00D1009F" w:rsidRPr="00D1009F" w:rsidRDefault="00D1009F" w:rsidP="00D1009F">
          <w:pPr>
            <w:pStyle w:val="Header"/>
            <w:jc w:val="center"/>
            <w:rPr>
              <w:b/>
              <w:color w:val="FFFFFF" w:themeColor="background1"/>
              <w:sz w:val="46"/>
            </w:rPr>
          </w:pPr>
          <w:r w:rsidRPr="00D1009F">
            <w:rPr>
              <w:b/>
              <w:color w:val="FFFFFF" w:themeColor="background1"/>
              <w:sz w:val="68"/>
            </w:rPr>
            <w:t>Finish Your Research Project</w:t>
          </w:r>
        </w:p>
        <w:p w:rsidR="00D1009F" w:rsidRPr="00D1009F" w:rsidRDefault="00D1009F" w:rsidP="00D1009F">
          <w:pPr>
            <w:pStyle w:val="Header"/>
            <w:jc w:val="center"/>
            <w:rPr>
              <w:sz w:val="32"/>
            </w:rPr>
          </w:pPr>
          <w:r w:rsidRPr="00D1009F">
            <w:rPr>
              <w:sz w:val="46"/>
            </w:rPr>
            <w:t>Whether Your Supervisor Likes You or Not</w:t>
          </w:r>
          <w:r w:rsidR="00623523">
            <w:rPr>
              <w:sz w:val="46"/>
            </w:rPr>
            <w:t>®</w:t>
          </w:r>
        </w:p>
      </w:tc>
    </w:tr>
  </w:tbl>
  <w:p w:rsidR="00D1009F" w:rsidRDefault="00D1009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526DF"/>
    <w:multiLevelType w:val="hybridMultilevel"/>
    <w:tmpl w:val="52085BB8"/>
    <w:lvl w:ilvl="0" w:tplc="665093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267747"/>
    <w:multiLevelType w:val="hybridMultilevel"/>
    <w:tmpl w:val="516E419C"/>
    <w:lvl w:ilvl="0" w:tplc="401036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8C5FC4"/>
    <w:multiLevelType w:val="hybridMultilevel"/>
    <w:tmpl w:val="788033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9BA1FF0"/>
    <w:multiLevelType w:val="multilevel"/>
    <w:tmpl w:val="42E24B38"/>
    <w:lvl w:ilvl="0">
      <w:start w:val="1"/>
      <w:numFmt w:val="cardinalText"/>
      <w:suff w:val="space"/>
      <w:lvlText w:val="Chapter %1"/>
      <w:lvlJc w:val="left"/>
      <w:pPr>
        <w:ind w:left="0" w:firstLine="0"/>
      </w:pPr>
      <w:rPr>
        <w:rFonts w:hint="default"/>
        <w:caps/>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E887B44"/>
    <w:multiLevelType w:val="hybridMultilevel"/>
    <w:tmpl w:val="D01C6E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456346"/>
    <w:multiLevelType w:val="hybridMultilevel"/>
    <w:tmpl w:val="6C30FC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4AD7FB6"/>
    <w:multiLevelType w:val="hybridMultilevel"/>
    <w:tmpl w:val="68923B2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9B30AC7"/>
    <w:multiLevelType w:val="hybridMultilevel"/>
    <w:tmpl w:val="06042E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C4C46C1"/>
    <w:multiLevelType w:val="hybridMultilevel"/>
    <w:tmpl w:val="578E35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E817232"/>
    <w:multiLevelType w:val="hybridMultilevel"/>
    <w:tmpl w:val="1B981B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4A5A9B"/>
    <w:multiLevelType w:val="hybridMultilevel"/>
    <w:tmpl w:val="40E059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D922AA"/>
    <w:multiLevelType w:val="multilevel"/>
    <w:tmpl w:val="F2983F80"/>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77677D8E"/>
    <w:multiLevelType w:val="hybridMultilevel"/>
    <w:tmpl w:val="516E419C"/>
    <w:lvl w:ilvl="0" w:tplc="401036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3"/>
  </w:num>
  <w:num w:numId="3">
    <w:abstractNumId w:val="11"/>
  </w:num>
  <w:num w:numId="4">
    <w:abstractNumId w:val="10"/>
  </w:num>
  <w:num w:numId="5">
    <w:abstractNumId w:val="5"/>
  </w:num>
  <w:num w:numId="6">
    <w:abstractNumId w:val="7"/>
  </w:num>
  <w:num w:numId="7">
    <w:abstractNumId w:val="9"/>
  </w:num>
  <w:num w:numId="8">
    <w:abstractNumId w:val="2"/>
  </w:num>
  <w:num w:numId="9">
    <w:abstractNumId w:val="8"/>
  </w:num>
  <w:num w:numId="10">
    <w:abstractNumId w:val="4"/>
  </w:num>
  <w:num w:numId="11">
    <w:abstractNumId w:val="6"/>
  </w:num>
  <w:num w:numId="12">
    <w:abstractNumId w:val="0"/>
  </w:num>
  <w:num w:numId="13">
    <w:abstractNumId w:val="12"/>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zCwsDA3tjS1NLMwMTFT0lEKTi0uzszPAykwrAUA2aD/sSwAAAA="/>
  </w:docVars>
  <w:rsids>
    <w:rsidRoot w:val="00D1009F"/>
    <w:rsid w:val="000268EF"/>
    <w:rsid w:val="000527BB"/>
    <w:rsid w:val="00061EAB"/>
    <w:rsid w:val="000A2C3B"/>
    <w:rsid w:val="001277F6"/>
    <w:rsid w:val="0014729D"/>
    <w:rsid w:val="0015323E"/>
    <w:rsid w:val="001A5923"/>
    <w:rsid w:val="001D10E6"/>
    <w:rsid w:val="001F5393"/>
    <w:rsid w:val="00207A0F"/>
    <w:rsid w:val="00267457"/>
    <w:rsid w:val="00344E1F"/>
    <w:rsid w:val="00347E94"/>
    <w:rsid w:val="00413906"/>
    <w:rsid w:val="004453AE"/>
    <w:rsid w:val="004F15AA"/>
    <w:rsid w:val="005023E6"/>
    <w:rsid w:val="005771D1"/>
    <w:rsid w:val="005B651C"/>
    <w:rsid w:val="005D7369"/>
    <w:rsid w:val="00623523"/>
    <w:rsid w:val="00647708"/>
    <w:rsid w:val="0068572F"/>
    <w:rsid w:val="00733E4C"/>
    <w:rsid w:val="00737A2F"/>
    <w:rsid w:val="00775C06"/>
    <w:rsid w:val="0078330E"/>
    <w:rsid w:val="007A3175"/>
    <w:rsid w:val="007B4593"/>
    <w:rsid w:val="008C5721"/>
    <w:rsid w:val="0095271F"/>
    <w:rsid w:val="00A324A2"/>
    <w:rsid w:val="00B2201A"/>
    <w:rsid w:val="00B6108F"/>
    <w:rsid w:val="00BE76C0"/>
    <w:rsid w:val="00C30C40"/>
    <w:rsid w:val="00C46C97"/>
    <w:rsid w:val="00C50549"/>
    <w:rsid w:val="00C50D80"/>
    <w:rsid w:val="00C80C39"/>
    <w:rsid w:val="00D1009F"/>
    <w:rsid w:val="00DE1155"/>
    <w:rsid w:val="00E43332"/>
    <w:rsid w:val="00E44CD6"/>
    <w:rsid w:val="00EC434C"/>
    <w:rsid w:val="00ED49D9"/>
    <w:rsid w:val="00F62405"/>
    <w:rsid w:val="00F718E1"/>
    <w:rsid w:val="00F91BF7"/>
    <w:rsid w:val="00FD2B45"/>
    <w:rsid w:val="00FE3DAE"/>
    <w:rsid w:val="00FF36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DBDF6"/>
  <w15:chartTrackingRefBased/>
  <w15:docId w15:val="{CA7148E7-E40B-4C6B-9990-90C27090F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5923"/>
  </w:style>
  <w:style w:type="paragraph" w:styleId="Heading1">
    <w:name w:val="heading 1"/>
    <w:basedOn w:val="Normal"/>
    <w:next w:val="Normal"/>
    <w:link w:val="Heading1Char"/>
    <w:autoRedefine/>
    <w:uiPriority w:val="9"/>
    <w:qFormat/>
    <w:rsid w:val="00C30C40"/>
    <w:pPr>
      <w:keepNext/>
      <w:keepLines/>
      <w:numPr>
        <w:numId w:val="3"/>
      </w:numPr>
      <w:spacing w:after="0" w:line="480" w:lineRule="auto"/>
      <w:jc w:val="center"/>
      <w:outlineLvl w:val="0"/>
    </w:pPr>
    <w:rPr>
      <w:rFonts w:ascii="Times New Roman" w:eastAsiaTheme="majorEastAsia" w:hAnsi="Times New Roman" w:cs="Times New Roman (Headings CS)"/>
      <w:b/>
      <w:cap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link w:val="Style1Char"/>
    <w:qFormat/>
    <w:rsid w:val="00C30C40"/>
    <w:rPr>
      <w:b w:val="0"/>
      <w:caps w:val="0"/>
    </w:rPr>
  </w:style>
  <w:style w:type="character" w:customStyle="1" w:styleId="Style1Char">
    <w:name w:val="Style1 Char"/>
    <w:basedOn w:val="Heading1Char"/>
    <w:link w:val="Style1"/>
    <w:rsid w:val="00C30C40"/>
    <w:rPr>
      <w:rFonts w:ascii="Times New Roman" w:eastAsiaTheme="majorEastAsia" w:hAnsi="Times New Roman" w:cs="Times New Roman (Headings CS)"/>
      <w:b w:val="0"/>
      <w:caps w:val="0"/>
      <w:sz w:val="28"/>
      <w:szCs w:val="32"/>
    </w:rPr>
  </w:style>
  <w:style w:type="character" w:customStyle="1" w:styleId="Heading1Char">
    <w:name w:val="Heading 1 Char"/>
    <w:basedOn w:val="DefaultParagraphFont"/>
    <w:link w:val="Heading1"/>
    <w:uiPriority w:val="9"/>
    <w:rsid w:val="00C30C40"/>
    <w:rPr>
      <w:rFonts w:ascii="Times New Roman" w:eastAsiaTheme="majorEastAsia" w:hAnsi="Times New Roman" w:cs="Times New Roman (Headings CS)"/>
      <w:b/>
      <w:caps/>
      <w:sz w:val="28"/>
      <w:szCs w:val="32"/>
    </w:rPr>
  </w:style>
  <w:style w:type="paragraph" w:styleId="Header">
    <w:name w:val="header"/>
    <w:basedOn w:val="Normal"/>
    <w:link w:val="HeaderChar"/>
    <w:uiPriority w:val="99"/>
    <w:unhideWhenUsed/>
    <w:rsid w:val="00D100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009F"/>
  </w:style>
  <w:style w:type="paragraph" w:styleId="Footer">
    <w:name w:val="footer"/>
    <w:basedOn w:val="Normal"/>
    <w:link w:val="FooterChar"/>
    <w:uiPriority w:val="99"/>
    <w:unhideWhenUsed/>
    <w:rsid w:val="00D100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009F"/>
  </w:style>
  <w:style w:type="table" w:styleId="TableGrid">
    <w:name w:val="Table Grid"/>
    <w:basedOn w:val="TableNormal"/>
    <w:uiPriority w:val="39"/>
    <w:rsid w:val="00D100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527BB"/>
    <w:pPr>
      <w:ind w:left="720"/>
      <w:contextualSpacing/>
    </w:pPr>
  </w:style>
  <w:style w:type="character" w:styleId="Hyperlink">
    <w:name w:val="Hyperlink"/>
    <w:basedOn w:val="DefaultParagraphFont"/>
    <w:uiPriority w:val="99"/>
    <w:unhideWhenUsed/>
    <w:rsid w:val="000527B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 of Articles For</a:t>
            </a:r>
            <a:r>
              <a:rPr lang="en-US" baseline="0"/>
              <a:t> Each Selective Co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 of Articles</c:v>
                </c:pt>
              </c:strCache>
            </c:strRef>
          </c:tx>
          <c:spPr>
            <a:solidFill>
              <a:schemeClr val="accent1"/>
            </a:solidFill>
            <a:ln>
              <a:noFill/>
            </a:ln>
            <a:effectLst/>
          </c:spPr>
          <c:invertIfNegative val="0"/>
          <c:cat>
            <c:strRef>
              <c:f>Sheet1!$A$2:$A$5</c:f>
              <c:strCache>
                <c:ptCount val="4"/>
                <c:pt idx="0">
                  <c:v>Selective Code !</c:v>
                </c:pt>
                <c:pt idx="1">
                  <c:v>Selective Code 2</c:v>
                </c:pt>
                <c:pt idx="2">
                  <c:v>Selective Code 3</c:v>
                </c:pt>
                <c:pt idx="3">
                  <c:v>Selective Code 4</c:v>
                </c:pt>
              </c:strCache>
            </c:strRef>
          </c:cat>
          <c:val>
            <c:numRef>
              <c:f>Sheet1!$B$2:$B$5</c:f>
              <c:numCache>
                <c:formatCode>General</c:formatCode>
                <c:ptCount val="4"/>
                <c:pt idx="0">
                  <c:v>10</c:v>
                </c:pt>
                <c:pt idx="1">
                  <c:v>48</c:v>
                </c:pt>
                <c:pt idx="2">
                  <c:v>36</c:v>
                </c:pt>
                <c:pt idx="3">
                  <c:v>47</c:v>
                </c:pt>
              </c:numCache>
            </c:numRef>
          </c:val>
          <c:extLst>
            <c:ext xmlns:c16="http://schemas.microsoft.com/office/drawing/2014/chart" uri="{C3380CC4-5D6E-409C-BE32-E72D297353CC}">
              <c16:uniqueId val="{00000000-ADEA-4950-BC4E-B61C078DD28F}"/>
            </c:ext>
          </c:extLst>
        </c:ser>
        <c:dLbls>
          <c:showLegendKey val="0"/>
          <c:showVal val="0"/>
          <c:showCatName val="0"/>
          <c:showSerName val="0"/>
          <c:showPercent val="0"/>
          <c:showBubbleSize val="0"/>
        </c:dLbls>
        <c:gapWidth val="219"/>
        <c:overlap val="-27"/>
        <c:axId val="2015531648"/>
        <c:axId val="2015528736"/>
      </c:barChart>
      <c:catAx>
        <c:axId val="2015531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5528736"/>
        <c:crosses val="autoZero"/>
        <c:auto val="1"/>
        <c:lblAlgn val="ctr"/>
        <c:lblOffset val="100"/>
        <c:noMultiLvlLbl val="0"/>
      </c:catAx>
      <c:valAx>
        <c:axId val="2015528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5531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8628F-91F8-481D-8133-5758D764C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6</Pages>
  <Words>851</Words>
  <Characters>4852</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TEMAOS</Company>
  <LinksUpToDate>false</LinksUpToDate>
  <CharactersWithSpaces>5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inks</dc:creator>
  <cp:keywords/>
  <dc:description/>
  <cp:lastModifiedBy>user</cp:lastModifiedBy>
  <cp:revision>13</cp:revision>
  <dcterms:created xsi:type="dcterms:W3CDTF">2021-06-24T18:21:00Z</dcterms:created>
  <dcterms:modified xsi:type="dcterms:W3CDTF">2023-09-12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a8c6a9-bf69-37f2-a637-2fef074ef0fc</vt:lpwstr>
  </property>
  <property fmtid="{D5CDD505-2E9C-101B-9397-08002B2CF9AE}" pid="24" name="Mendeley Citation Style_1">
    <vt:lpwstr>http://www.zotero.org/styles/apa</vt:lpwstr>
  </property>
</Properties>
</file>